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51319A86" w:rsidR="00D5294F" w:rsidRPr="00DE4930" w:rsidRDefault="001125E2" w:rsidP="00524172">
      <w:pPr>
        <w:pStyle w:val="NATESTYLE1CommonCollege"/>
        <w:spacing w:after="240"/>
        <w:jc w:val="center"/>
        <w:rPr>
          <w:b/>
          <w:bCs/>
        </w:rPr>
      </w:pPr>
      <w:r>
        <w:rPr>
          <w:b/>
          <w:bCs/>
        </w:rPr>
        <w:t>Zero-population growth isocline predicts seasonal</w:t>
      </w:r>
      <w:r w:rsidR="00096F19">
        <w:rPr>
          <w:b/>
          <w:bCs/>
        </w:rPr>
        <w:t xml:space="preserve"> variation in</w:t>
      </w:r>
      <w:r>
        <w:rPr>
          <w:b/>
          <w:bCs/>
        </w:rPr>
        <w:t xml:space="preserve"> environmental</w:t>
      </w:r>
      <w:r w:rsidR="00096F19">
        <w:rPr>
          <w:b/>
          <w:bCs/>
        </w:rPr>
        <w:t xml:space="preserve"> conditions</w:t>
      </w:r>
      <w:r>
        <w:rPr>
          <w:b/>
          <w:bCs/>
        </w:rPr>
        <w:t xml:space="preserve"> and predator abundance limits populations of annual </w:t>
      </w:r>
      <w:proofErr w:type="gramStart"/>
      <w:r w:rsidR="00096F19">
        <w:rPr>
          <w:b/>
          <w:bCs/>
        </w:rPr>
        <w:t>gastropod</w:t>
      </w:r>
      <w:proofErr w:type="gramEnd"/>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 -</w:t>
      </w:r>
      <w:r w:rsidR="00971D24">
        <w:t>-</w:t>
      </w:r>
      <w:r w:rsidR="00F1179E">
        <w:t xml:space="preserve">&gt; </w:t>
      </w:r>
      <w:proofErr w:type="spellStart"/>
      <w:r w:rsidR="00F1179E">
        <w:t>Oecologia</w:t>
      </w:r>
      <w:proofErr w:type="spellEnd"/>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C51C0E">
          <w:footerReference w:type="default" r:id="rId11"/>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6EE74630" w:rsidR="00971CBB" w:rsidRDefault="00405A45" w:rsidP="00971CBB">
      <w:pPr>
        <w:pStyle w:val="NATESTYLE1CommonCollege"/>
        <w:numPr>
          <w:ilvl w:val="0"/>
          <w:numId w:val="1"/>
        </w:numPr>
        <w:spacing w:after="120"/>
      </w:pPr>
      <w:r>
        <w:t>To make predictions about the interactive effects of survival and development</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proofErr w:type="spellStart"/>
      <w:r w:rsidR="000E0F0E" w:rsidRPr="000E0F0E">
        <w:rPr>
          <w:i/>
          <w:iCs/>
        </w:rPr>
        <w:t>Pomacea</w:t>
      </w:r>
      <w:proofErr w:type="spellEnd"/>
      <w:r w:rsidR="000E0F0E" w:rsidRPr="000E0F0E">
        <w:rPr>
          <w:i/>
          <w:iCs/>
        </w:rPr>
        <w:t xml:space="preserve"> paludosa</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proofErr w:type="gramStart"/>
      <w:r w:rsidR="0073361F">
        <w:t>in order to</w:t>
      </w:r>
      <w:proofErr w:type="gramEnd"/>
      <w:r w:rsidR="00CA2AB7">
        <w:t xml:space="preserve"> predict the long-term interaction effects</w:t>
      </w:r>
      <w:r w:rsidR="003C0967">
        <w:t xml:space="preserve"> </w:t>
      </w:r>
      <w:r w:rsidR="00CA2AB7">
        <w:t xml:space="preserve">(i.e., population growth) of the predator regimes on </w:t>
      </w:r>
      <w:r w:rsidR="002C1436">
        <w:t>the Florida Apple Snail</w:t>
      </w:r>
      <w:r w:rsidR="00CA2AB7">
        <w:t>.</w:t>
      </w:r>
    </w:p>
    <w:p w14:paraId="76E38463" w14:textId="479C43BA"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sed developmen</w:t>
      </w:r>
      <w:r w:rsidR="00EC2AE6">
        <w:t>t</w:t>
      </w:r>
      <w:r w:rsidR="00F14AFF">
        <w:t xml:space="preserve">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 and lower survival.</w:t>
      </w:r>
    </w:p>
    <w:p w14:paraId="1F0972B9" w14:textId="780F177C" w:rsidR="003424AA" w:rsidRDefault="001C29AA" w:rsidP="00971CBB">
      <w:pPr>
        <w:pStyle w:val="NATESTYLE1CommonCollege"/>
        <w:numPr>
          <w:ilvl w:val="0"/>
          <w:numId w:val="1"/>
        </w:numPr>
        <w:spacing w:after="120"/>
      </w:pPr>
      <w:r>
        <w:t>Daily survival rates of the Florida Apple Snail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17762C04" w:rsidR="00E64A06" w:rsidRDefault="003424AA" w:rsidP="00971CBB">
      <w:pPr>
        <w:pStyle w:val="NATESTYLE1CommonCollege"/>
        <w:numPr>
          <w:ilvl w:val="0"/>
          <w:numId w:val="1"/>
        </w:numPr>
        <w:spacing w:after="120"/>
      </w:pPr>
      <w:r>
        <w:t xml:space="preserve">Development </w:t>
      </w:r>
      <w:proofErr w:type="gramStart"/>
      <w:r>
        <w:t>were</w:t>
      </w:r>
      <w:proofErr w:type="gramEnd"/>
      <w:r>
        <w:t xml:space="preserve"> </w:t>
      </w:r>
      <w:r w:rsidR="00E64A06">
        <w:t>faster in the wet season than the dry season which was consistent with temperature differences between seasons.</w:t>
      </w:r>
    </w:p>
    <w:p w14:paraId="0F807EE0" w14:textId="521F06AC"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C51C0E">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39E93011" w:rsidR="00BB1BDA" w:rsidRDefault="00E307E9" w:rsidP="00D42A07">
      <w:pPr>
        <w:pStyle w:val="NATESTYLE1CommonCollege"/>
        <w:spacing w:after="240"/>
        <w:ind w:firstLine="720"/>
        <w:jc w:val="both"/>
      </w:pPr>
      <w:r>
        <w:t>Predicting the</w:t>
      </w:r>
      <w:r w:rsidR="001C38E9">
        <w:t xml:space="preserve"> </w:t>
      </w:r>
      <w:r w:rsidR="00D9431F">
        <w:t>strength of</w:t>
      </w:r>
      <w:r w:rsidR="009E4671">
        <w:t xml:space="preserve"> predator-prey</w:t>
      </w:r>
      <w:r w:rsidR="009E455A">
        <w:t xml:space="preserve"> interactions</w:t>
      </w:r>
      <w:r w:rsidR="000E7860">
        <w:t xml:space="preserve"> </w:t>
      </w:r>
      <w:r w:rsidR="0005439E">
        <w:t xml:space="preserve">is an important goal in community ecology.  </w:t>
      </w:r>
      <w:r w:rsidR="00C80A91">
        <w:t xml:space="preserve">Theoretical and lab investigations indicate that </w:t>
      </w:r>
      <w:r w:rsidR="001C38E9">
        <w:t xml:space="preserve">short-term </w:t>
      </w:r>
      <w:r w:rsidR="00C80A91">
        <w:t>i</w:t>
      </w:r>
      <w:r w:rsidR="0005439E">
        <w:t>nteraction strength</w:t>
      </w:r>
      <w:r w:rsidR="001C38E9">
        <w:t xml:space="preserve"> (i.e., prey survival)</w:t>
      </w:r>
      <w:r w:rsidR="0005439E">
        <w:t xml:space="preserve"> </w:t>
      </w:r>
      <w:r w:rsidR="00C80A91">
        <w:t xml:space="preserve">between 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B45C79">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short-term</w:t>
      </w:r>
      <w:r w:rsidR="00F43F9B">
        <w:t xml:space="preserve"> </w:t>
      </w:r>
      <w:r w:rsidR="005423AF">
        <w:t>interaction strength</w:t>
      </w:r>
      <w:r w:rsidR="00894D5E">
        <w:t>.</w:t>
      </w:r>
      <w:r w:rsidR="005423AF">
        <w:t xml:space="preserve">  </w:t>
      </w:r>
      <w:r w:rsidR="004E00C5">
        <w:t xml:space="preserve">In </w:t>
      </w:r>
      <w:r w:rsidR="00AE1E34">
        <w:t>predator</w:t>
      </w:r>
      <w:r w:rsidR="004E00C5">
        <w:t>-</w:t>
      </w:r>
      <w:r w:rsidR="00AE1E34">
        <w:t>prey</w:t>
      </w:r>
      <w:r w:rsidR="004E00C5">
        <w:t xml:space="preserve"> interactions</w:t>
      </w:r>
      <w:r w:rsidR="0043041B">
        <w:t>,</w:t>
      </w:r>
      <w:r w:rsidR="004E00C5">
        <w:t xml:space="preserve">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B45C79">
        <w:instrText xml:space="preserve"> ADDIN ZOTERO_ITEM CSL_CITATION {"citationID":"7TcmzqKt","properties":{"formattedCitation":"(Davidson &amp; Dorn, 2018; McCoy et al., 2011; McPeek &amp; Peckarsky, 1998)","plainCitation":"(Davidson &amp; Dorn, 2018; McCoy et al., 2011; McPeek &amp; Peckarsky, 1998)","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jA1NzBln/HJEsHYYa","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jA1NzBln/6wWNsnw8","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E93A44">
        <w:t xml:space="preserve"> </w:t>
      </w:r>
      <w:r w:rsidR="00A70466">
        <w:t xml:space="preserve">While previous work </w:t>
      </w:r>
      <w:r w:rsidR="00A5122E">
        <w:t>developed</w:t>
      </w:r>
      <w:r w:rsidR="00A70466">
        <w:t xml:space="preserve"> these theoretical predictions, these predictions </w:t>
      </w:r>
      <w:r w:rsidR="000E7374">
        <w:t>were</w:t>
      </w:r>
      <w:r w:rsidR="00A70466">
        <w:t xml:space="preserve">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FE61CF">
        <w:t>Few have examined</w:t>
      </w:r>
      <w:r w:rsidR="00803E44">
        <w:t xml:space="preserve"> how </w:t>
      </w:r>
      <w:r w:rsidR="008C2FD9">
        <w:t>the changing environment influences</w:t>
      </w:r>
      <w:r w:rsidR="00803E44">
        <w:t xml:space="preserve"> long-term</w:t>
      </w:r>
      <w:r w:rsidR="008C2FD9">
        <w:t xml:space="preserve"> predator-prey </w:t>
      </w:r>
      <w:r w:rsidR="00215205">
        <w:t xml:space="preserve">interaction strength (i.e., prey population </w:t>
      </w:r>
      <w:r w:rsidR="00FC438B">
        <w:t>limitat</w:t>
      </w:r>
      <w:r w:rsidR="009B71BD">
        <w:t>ion</w:t>
      </w:r>
      <w:r w:rsidR="00215205">
        <w:t>)</w:t>
      </w:r>
      <w:r w:rsidR="008C2FD9">
        <w:t xml:space="preserve"> </w:t>
      </w:r>
      <w:r w:rsidR="00803E44">
        <w:t>in natural settings under a suite of preda</w:t>
      </w:r>
      <w:r w:rsidR="00215205">
        <w:t>tors.</w:t>
      </w:r>
      <w:r w:rsidR="00DE0922">
        <w:t xml:space="preserve"> </w:t>
      </w:r>
      <w:r w:rsidR="00D13F08">
        <w:t>In natural settings v</w:t>
      </w:r>
      <w:r w:rsidR="00DE0922">
        <w:t>ariable environmental conditions include seasona</w:t>
      </w:r>
      <w:r w:rsidR="00D13F08">
        <w:t xml:space="preserve">l changes in predator assemblages </w:t>
      </w:r>
      <w:r w:rsidR="00C523D2">
        <w:t>and</w:t>
      </w:r>
      <w:r w:rsidR="00D13F08">
        <w:t xml:space="preserve"> temperature</w:t>
      </w:r>
      <w:r w:rsidR="00C523D2">
        <w:t>-</w:t>
      </w:r>
      <w:r w:rsidR="00D13F08">
        <w:t>dependent processes</w:t>
      </w:r>
      <w:r w:rsidR="00666F3D">
        <w:t xml:space="preserve"> </w:t>
      </w:r>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 xml:space="preserve">. </w:t>
      </w:r>
      <w:r w:rsidR="00B175FB">
        <w:t>While the</w:t>
      </w:r>
      <w:r w:rsidR="00D13F08">
        <w:t xml:space="preserve"> </w:t>
      </w:r>
      <w:r w:rsidR="00D3771B">
        <w:t>effects of temperature</w:t>
      </w:r>
      <w:r w:rsidR="00D13F08">
        <w:t xml:space="preserve"> can be </w:t>
      </w:r>
      <w:r w:rsidR="00D3771B">
        <w:t>simulated</w:t>
      </w:r>
      <w:r w:rsidR="00D13F08">
        <w:t xml:space="preserve"> for </w:t>
      </w:r>
      <w:r w:rsidR="00D13F08">
        <w:lastRenderedPageBreak/>
        <w:t>individual predator</w:t>
      </w:r>
      <w:r w:rsidR="00D3771B">
        <w:t>-</w:t>
      </w:r>
      <w:r w:rsidR="00D13F08">
        <w:t>prey pairs in the lab, the</w:t>
      </w:r>
      <w:r w:rsidR="00C523D2">
        <w:t xml:space="preserve"> seasonal </w:t>
      </w:r>
      <w:r w:rsidR="00917263">
        <w:t>effects</w:t>
      </w:r>
      <w:r w:rsidR="00C523D2">
        <w:t xml:space="preserve"> of predator assemblages cannot </w:t>
      </w:r>
      <w:r w:rsidR="00D13F08">
        <w:t xml:space="preserve">be examined without </w:t>
      </w:r>
      <w:r w:rsidR="00155B34">
        <w:t>examining</w:t>
      </w:r>
      <w:r w:rsidR="00F04850">
        <w:t xml:space="preserve"> net community-level consumption of prey species</w:t>
      </w:r>
      <w:r w:rsidR="00155B34">
        <w:t xml:space="preserve"> in the field.</w:t>
      </w:r>
    </w:p>
    <w:p w14:paraId="1153EF99" w14:textId="6BCBBE0E" w:rsidR="00200A79" w:rsidRDefault="00200A79" w:rsidP="00D42A07">
      <w:pPr>
        <w:pStyle w:val="NATESTYLE1CommonCollege"/>
        <w:spacing w:after="240"/>
        <w:ind w:firstLine="720"/>
        <w:jc w:val="both"/>
      </w:pPr>
      <w:r>
        <w:t xml:space="preserve">Seasons represent distinct changes in environmental conditions that can create natural experiments for understanding </w:t>
      </w:r>
      <w:r w:rsidR="00F8112E">
        <w:t>how the net change in long-term interaction strength will strengthen or weaken under a changing environment and natural predation regimes</w:t>
      </w:r>
      <w:r>
        <w:t>.  Predator</w:t>
      </w:r>
      <w:r w:rsidR="00153618">
        <w:t>s respond</w:t>
      </w:r>
      <w:r>
        <w:t xml:space="preserve"> to seasonal changes in environmental conditions </w:t>
      </w:r>
      <w:r w:rsidR="005F4F79">
        <w:t xml:space="preserve">by </w:t>
      </w:r>
      <w:r>
        <w:t xml:space="preserve">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00B41503" w:rsidRPr="00B41503">
        <w:t>(Basille et al., 2013)</w:t>
      </w:r>
      <w:r>
        <w:fldChar w:fldCharType="end"/>
      </w:r>
      <w:r>
        <w:t xml:space="preserve">, and/or changes in </w:t>
      </w:r>
      <w:r w:rsidR="00D354CB">
        <w:t>abundance</w:t>
      </w:r>
      <w:r>
        <w:t xml:space="preserve">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Prey respond to seasonal changes in environmental conditions through changes in development, and</w:t>
      </w:r>
      <w:r w:rsidR="00941380">
        <w:t>/</w:t>
      </w:r>
      <w:r>
        <w:t xml:space="preserve">or changes in </w:t>
      </w:r>
      <w:r w:rsidR="00710796">
        <w:t>abundance</w:t>
      </w:r>
      <w:r>
        <w:t>.  But in natural settings prey face a suite of predators that may respond differently to the seasonal changes in environmental conditions.  In size- or stage-structured population</w:t>
      </w:r>
      <w:r w:rsidR="00DA11E0">
        <w:t>s,</w:t>
      </w:r>
      <w:r>
        <w:t xml:space="preserve"> this could alter the relative vulnerability of the size or stage.  For example, in a study exploring the effects of small and large predators on size-structured prey, the small predator ate prey of a size-range nested within the size-range of the larger predator making the smaller predator functionally redundant </w:t>
      </w:r>
      <w:r>
        <w:fldChar w:fldCharType="begin"/>
      </w:r>
      <w:r w:rsidR="007766FB">
        <w:instrText xml:space="preserve"> ADDIN ZOTERO_ITEM CSL_CITATION {"citationID":"jYdznyKn","properties":{"formattedCitation":"(Soomdat et al., 2014)","plainCitation":"(Soomdat et al., 2014)","noteIndex":0},"citationItems":[{"id":"jA1NzBln/8wHOCx0J","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00B41503" w:rsidRPr="00B41503">
        <w:t>(Soomdat et al., 2014)</w:t>
      </w:r>
      <w:r>
        <w:fldChar w:fldCharType="end"/>
      </w:r>
      <w:r>
        <w:t xml:space="preserve">.  Therefore, if the larger predator </w:t>
      </w:r>
      <w:r w:rsidR="009F29EF">
        <w:t>emigrated while the</w:t>
      </w:r>
      <w:r>
        <w:t xml:space="preserve"> smaller predator </w:t>
      </w:r>
      <w:r w:rsidR="00ED515E">
        <w:t>remained during a season</w:t>
      </w:r>
      <w:r w:rsidR="008E5B4A">
        <w:t>,</w:t>
      </w:r>
      <w:r>
        <w:t xml:space="preserve"> then the vulnerable </w:t>
      </w:r>
      <w:r w:rsidR="008E5B4A">
        <w:t xml:space="preserve">size </w:t>
      </w:r>
      <w:r>
        <w:t>range</w:t>
      </w:r>
      <w:r w:rsidR="008E5B4A">
        <w:t xml:space="preserve"> of the prey</w:t>
      </w:r>
      <w:r>
        <w:t xml:space="preserve"> would shrink and exacerbate the </w:t>
      </w:r>
      <w:r w:rsidR="00336A45">
        <w:t xml:space="preserve">importance </w:t>
      </w:r>
      <w:r>
        <w:t xml:space="preserve">of the prey development on the interaction strength.  Thus, </w:t>
      </w:r>
      <w:r w:rsidR="00C30612">
        <w:t>f</w:t>
      </w:r>
      <w:r w:rsidR="00E10D21">
        <w:t xml:space="preserve">or stage-structured populations it </w:t>
      </w:r>
      <w:r w:rsidR="00592DF2">
        <w:t>is</w:t>
      </w:r>
      <w:r w:rsidR="00E10D21">
        <w:t xml:space="preserve"> important t</w:t>
      </w:r>
      <w:r>
        <w:t xml:space="preserve">o understand the </w:t>
      </w:r>
      <w:r w:rsidR="00E10D21">
        <w:t xml:space="preserve">size-specific </w:t>
      </w:r>
      <w:r>
        <w:t xml:space="preserve">net </w:t>
      </w:r>
      <w:r w:rsidR="00E10D21">
        <w:t>impact</w:t>
      </w:r>
      <w:r>
        <w:t xml:space="preserve"> of the entire </w:t>
      </w:r>
      <w:r w:rsidR="00E10D21">
        <w:t>natural assemblage</w:t>
      </w:r>
      <w:r>
        <w:t xml:space="preserve"> of predators upon prey across seasonal</w:t>
      </w:r>
      <w:r w:rsidR="00E10D21">
        <w:t>ly varying</w:t>
      </w:r>
      <w:r>
        <w:t xml:space="preserve"> environmental conditions</w:t>
      </w:r>
      <w:r w:rsidR="00E10D21">
        <w:t>.</w:t>
      </w:r>
      <w:r>
        <w:t xml:space="preserve">     </w:t>
      </w:r>
    </w:p>
    <w:p w14:paraId="2E44EB09" w14:textId="3092593B" w:rsidR="001B481B" w:rsidRDefault="004D19D2" w:rsidP="002F3D9C">
      <w:pPr>
        <w:pStyle w:val="NATESTYLE1CommonCollege"/>
        <w:spacing w:after="240"/>
        <w:ind w:firstLine="720"/>
        <w:jc w:val="both"/>
      </w:pPr>
      <w:r>
        <w:t>Zero-p</w:t>
      </w:r>
      <w:r w:rsidR="00F5495B">
        <w:t>opulation</w:t>
      </w:r>
      <w:r>
        <w:t xml:space="preserve"> </w:t>
      </w:r>
      <w:r w:rsidR="00F5495B">
        <w:t>growth i</w:t>
      </w:r>
      <w:r w:rsidR="00EB38DA">
        <w:t xml:space="preserve">soclines </w:t>
      </w:r>
      <w:r w:rsidR="009E07FF">
        <w:t xml:space="preserve">historically </w:t>
      </w:r>
      <w:r w:rsidR="00801BD8">
        <w:t>were</w:t>
      </w:r>
      <w:r w:rsidR="009E07FF">
        <w:t xml:space="preserve">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MacArthur &amp; Levins, 1964; Vance, 1985)</w:t>
      </w:r>
      <w:r w:rsidR="009E07FF">
        <w:fldChar w:fldCharType="end"/>
      </w:r>
      <w:r w:rsidR="009B2300">
        <w:t xml:space="preserve"> in theoretical models.  </w:t>
      </w:r>
      <w:r w:rsidR="00371B07">
        <w:t xml:space="preserve">Isoclines </w:t>
      </w:r>
      <w:r w:rsidR="003A24EE">
        <w:t xml:space="preserve">identify thresholds of interacting </w:t>
      </w:r>
      <w:r w:rsidR="0005317C">
        <w:t>parameters</w:t>
      </w:r>
      <w:r w:rsidR="00161C8D">
        <w:t xml:space="preserve"> that split</w:t>
      </w:r>
      <w:r w:rsidR="00F52384">
        <w:t xml:space="preserve"> conditions into</w:t>
      </w:r>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B41503" w:rsidRPr="00B41503">
        <w:t xml:space="preserve">(MacArthur &amp; Levins, 1964; Vance, </w:t>
      </w:r>
      <w:r w:rsidR="00B41503" w:rsidRPr="00B41503">
        <w:lastRenderedPageBreak/>
        <w:t>1985)</w:t>
      </w:r>
      <w:r w:rsidR="00161C8D">
        <w:fldChar w:fldCharType="end"/>
      </w:r>
      <w:r w:rsidR="00161C8D">
        <w:t>.</w:t>
      </w:r>
      <w:r w:rsidR="003B7FC5">
        <w:t xml:space="preserve"> </w:t>
      </w:r>
      <w:r w:rsidR="00161C8D">
        <w:t xml:space="preserve"> </w:t>
      </w:r>
      <w:r w:rsidR="005E2C40">
        <w:t xml:space="preserve">Isoclines developed from stage- or size- structured population models have rarely been done but present a tool that could help understand the interactive effects of survival and development on long-term predator-prey interaction strength.  </w:t>
      </w:r>
      <w:r w:rsidR="009F3F03">
        <w:t>T</w:t>
      </w:r>
      <w:r w:rsidR="004530F5" w:rsidRPr="00524172">
        <w:t xml:space="preserve">he interactive effects of </w:t>
      </w:r>
      <w:r w:rsidR="0058309D">
        <w:t xml:space="preserve">size- or stage-dependent </w:t>
      </w:r>
      <w:r w:rsidR="002E1C1F">
        <w:t>survival</w:t>
      </w:r>
      <w:r w:rsidR="0058309D">
        <w:t xml:space="preserve"> have been demonstrated</w:t>
      </w:r>
      <w:r w:rsidR="004530F5" w:rsidRPr="00524172">
        <w:t xml:space="preserve"> in simple controlled experimental systems</w:t>
      </w:r>
      <w:r w:rsidR="00D47BDB">
        <w:t xml:space="preserve"> </w:t>
      </w:r>
      <w:r w:rsidR="00D47BDB">
        <w:fldChar w:fldCharType="begin"/>
      </w:r>
      <w:r w:rsidR="00B45C79">
        <w:instrText xml:space="preserve"> ADDIN ZOTERO_ITEM CSL_CITATION {"citationID":"7c6OPntV","properties":{"formattedCitation":"(Davidson &amp; Dorn, 2018; McCoy et al., 2011; Soomdat et al., 2014)","plainCitation":"(Davidson &amp; Dorn, 2018; McCoy et al., 2011; Soomdat et al., 2014)","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jA1NzBln/HJEsHYYa","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jA1NzBln/8wHOCx0J","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B45C79" w:rsidRPr="00B45C79">
        <w:t>(Davidson &amp; Dorn, 2018; McCoy et al., 2011; Soomdat et al., 2014)</w:t>
      </w:r>
      <w:r w:rsidR="00D47BDB">
        <w:fldChar w:fldCharType="end"/>
      </w:r>
      <w:r w:rsidR="00780A93">
        <w:t>,</w:t>
      </w:r>
      <w:r w:rsidR="00F23008">
        <w:t xml:space="preserve"> </w:t>
      </w:r>
      <w:r w:rsidR="00780A93">
        <w:t>b</w:t>
      </w:r>
      <w:r w:rsidR="00F23008">
        <w:t xml:space="preserve">ut in natural environments </w:t>
      </w:r>
      <w:r w:rsidR="0094207D">
        <w:t xml:space="preserve">the combined effects of </w:t>
      </w:r>
      <w:r w:rsidR="002E1C1F">
        <w:t>survival</w:t>
      </w:r>
      <w:r w:rsidR="00F23008">
        <w:t xml:space="preserve"> and development </w:t>
      </w:r>
      <w:r w:rsidR="0094207D">
        <w:t>have been</w:t>
      </w:r>
      <w:r w:rsidR="00F23008">
        <w:t xml:space="preserve"> assessed</w:t>
      </w:r>
      <w:r w:rsidR="006F2DD3" w:rsidRPr="00524172">
        <w:t xml:space="preserve"> </w:t>
      </w:r>
      <w:r w:rsidR="0094207D">
        <w:t>by</w:t>
      </w:r>
      <w:r w:rsidR="0094207D" w:rsidRPr="00524172">
        <w:t xml:space="preserve"> </w:t>
      </w:r>
      <w:r w:rsidR="006F2DD3" w:rsidRPr="00524172">
        <w:t>size-structured models</w:t>
      </w:r>
      <w:r w:rsidR="001450DC">
        <w:t xml:space="preserve"> </w:t>
      </w:r>
      <w:r w:rsidR="00CA2F5C">
        <w:t xml:space="preserve">created </w:t>
      </w:r>
      <w:r w:rsidR="00112F03">
        <w:t xml:space="preserve">for </w:t>
      </w:r>
      <w:r w:rsidR="00CA2F5C">
        <w:t xml:space="preserve">particular places or times </w:t>
      </w:r>
      <w:r w:rsidR="006F2DD3" w:rsidRPr="00524172">
        <w:fldChar w:fldCharType="begin" w:fldLock="1"/>
      </w:r>
      <w:r w:rsidR="007766FB">
        <w:instrText xml:space="preserve"> ADDIN ZOTERO_ITEM CSL_CITATION {"citationID":"Ue1buLSJ","properties":{"formattedCitation":"(Chockley et al., 2008; McMurray et al., 2010)","plainCitation":"(Chockley et al., 2008; McMurray et al., 2010)","noteIndex":0},"citationItems":[{"id":"jA1NzBln/gVtehJjs","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jA1NzBln/3XJgrJIO","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397A9E" w:rsidRPr="00397A9E">
        <w:t>(Chockley et al., 2008; McMurray et al., 2010)</w:t>
      </w:r>
      <w:r w:rsidR="006F2DD3" w:rsidRPr="00524172">
        <w:fldChar w:fldCharType="end"/>
      </w:r>
      <w:r w:rsidR="006F2DD3" w:rsidRPr="00524172">
        <w:t xml:space="preserve">. </w:t>
      </w:r>
      <w:r w:rsidR="004C5F7C">
        <w:t xml:space="preserve">Combining </w:t>
      </w:r>
      <w:r w:rsidR="000E4A3E">
        <w:t xml:space="preserve">stage-structured models and </w:t>
      </w:r>
      <w:r w:rsidR="00780A93">
        <w:t>isoclines</w:t>
      </w:r>
      <w:r w:rsidR="00FC7ED1">
        <w:t xml:space="preserve"> </w:t>
      </w:r>
      <w:r w:rsidR="004C5F7C">
        <w:t xml:space="preserve">will help identify </w:t>
      </w:r>
      <w:r w:rsidR="001B481B">
        <w:t xml:space="preserve">interactive effects of survival and development when </w:t>
      </w:r>
      <w:r w:rsidR="00FC7ED1">
        <w:t>explor</w:t>
      </w:r>
      <w:r w:rsidR="001B481B">
        <w:t>ing</w:t>
      </w:r>
      <w:r w:rsidR="00FC7ED1">
        <w:t xml:space="preserve"> </w:t>
      </w:r>
      <w:r w:rsidR="001B481B">
        <w:t>long-term interaction strength</w:t>
      </w:r>
      <w:r w:rsidR="00200A79">
        <w:t xml:space="preserve"> </w:t>
      </w:r>
      <w:r w:rsidR="00FC7ED1">
        <w:t xml:space="preserve">of a single size-structured prey </w:t>
      </w:r>
      <w:r w:rsidR="00200A79">
        <w:t>population</w:t>
      </w:r>
      <w:r w:rsidR="00167EE4">
        <w:t xml:space="preserve">. </w:t>
      </w:r>
    </w:p>
    <w:p w14:paraId="421827AE" w14:textId="23C5D1A6" w:rsidR="00A72E1D" w:rsidRDefault="006263E9" w:rsidP="00B22DEC">
      <w:pPr>
        <w:pStyle w:val="NATESTYLE1CommonCollege"/>
        <w:spacing w:after="240"/>
        <w:ind w:firstLine="720"/>
        <w:jc w:val="both"/>
        <w:rPr>
          <w:rStyle w:val="eop"/>
          <w:color w:val="000000"/>
          <w:shd w:val="clear" w:color="auto" w:fill="FFFFFF"/>
        </w:rPr>
      </w:pPr>
      <w:r>
        <w:t>Using</w:t>
      </w:r>
      <w:r w:rsidR="00167EE4">
        <w:t xml:space="preserve"> </w:t>
      </w:r>
      <w:r w:rsidR="00FC7ED1">
        <w:t xml:space="preserve">an </w:t>
      </w:r>
      <w:r w:rsidR="00167EE4">
        <w:t xml:space="preserve">already parameterized </w:t>
      </w:r>
      <w:r w:rsidR="00780A93">
        <w:t>stage-structured model</w:t>
      </w:r>
      <w:r w:rsidR="006C7E08">
        <w:t xml:space="preserve"> for a species of conservation concern, the Florida Apple Snail (</w:t>
      </w:r>
      <w:proofErr w:type="spellStart"/>
      <w:r w:rsidR="006C7E08" w:rsidRPr="006C7E08">
        <w:rPr>
          <w:i/>
          <w:iCs/>
        </w:rPr>
        <w:t>Pomacea</w:t>
      </w:r>
      <w:proofErr w:type="spellEnd"/>
      <w:r w:rsidR="006C7E08" w:rsidRPr="006C7E08">
        <w:rPr>
          <w:i/>
          <w:iCs/>
        </w:rPr>
        <w:t xml:space="preserve"> paludosa</w:t>
      </w:r>
      <w:r w:rsidR="006C7E08">
        <w:t>)</w:t>
      </w:r>
      <w:r w:rsidR="00167EE4">
        <w:t xml:space="preserve"> </w:t>
      </w:r>
      <w:r>
        <w:t>we</w:t>
      </w:r>
      <w:r w:rsidR="00167EE4">
        <w:t xml:space="preserve"> </w:t>
      </w:r>
      <w:r w:rsidR="000E667F">
        <w:t>identify</w:t>
      </w:r>
      <w:r w:rsidR="00E62B58">
        <w:t xml:space="preserve"> theoretical combinations of parameters allowing for population growth and </w:t>
      </w:r>
      <w:r w:rsidR="000E667F">
        <w:t>then</w:t>
      </w:r>
      <w:r>
        <w:t xml:space="preserve"> we</w:t>
      </w:r>
      <w:r w:rsidR="000E667F">
        <w:t xml:space="preserve"> </w:t>
      </w:r>
      <w:r w:rsidR="006B5D84">
        <w:t>quantif</w:t>
      </w:r>
      <w:r>
        <w:t>ied</w:t>
      </w:r>
      <w:r w:rsidR="006B5D84">
        <w:t xml:space="preserve"> new</w:t>
      </w:r>
      <w:r w:rsidR="00E62B58">
        <w:t xml:space="preserve"> parameters </w:t>
      </w:r>
      <w:r w:rsidR="006B5D84">
        <w:t xml:space="preserve">in the field </w:t>
      </w:r>
      <w:r w:rsidR="000E667F">
        <w:t>to explore</w:t>
      </w:r>
      <w:r>
        <w:t xml:space="preserve">, using isoclines, </w:t>
      </w:r>
      <w:r w:rsidR="006B5D84">
        <w:t xml:space="preserve">the </w:t>
      </w:r>
      <w:r w:rsidR="00780A93">
        <w:t xml:space="preserve">net </w:t>
      </w:r>
      <w:r w:rsidR="006B5D84">
        <w:t>effects</w:t>
      </w:r>
      <w:r w:rsidR="00780A93">
        <w:t xml:space="preserve"> of predator-prey interactions under </w:t>
      </w:r>
      <w:r w:rsidR="00AA58CF">
        <w:t>seasonally varying</w:t>
      </w:r>
      <w:r w:rsidR="00780A93">
        <w:t xml:space="preserve"> environmental conditions</w:t>
      </w:r>
      <w:r w:rsidR="00260731">
        <w:t xml:space="preserve"> (wet and dry season)</w:t>
      </w:r>
      <w:r w:rsidR="00780A93">
        <w:t xml:space="preserve"> and a natural assemblage of </w:t>
      </w:r>
      <w:r w:rsidR="00B22DEC">
        <w:t xml:space="preserve">predators.  </w:t>
      </w:r>
      <w:r w:rsidR="00324CFB">
        <w:rPr>
          <w:rStyle w:val="normaltextrun"/>
          <w:color w:val="000000"/>
          <w:shd w:val="clear" w:color="auto" w:fill="FFFFFF"/>
        </w:rPr>
        <w:t>The Florida Apple Snail occurs at low densities throughout its natural range</w:t>
      </w:r>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7766FB">
        <w:rPr>
          <w:rStyle w:val="normaltextrun"/>
          <w:color w:val="000000"/>
          <w:shd w:val="clear" w:color="auto" w:fill="FFFFFF"/>
        </w:rPr>
        <w:instrText xml:space="preserve"> ADDIN ZOTERO_ITEM CSL_CITATION {"citationID":"3GfVHqvK","properties":{"formattedCitation":"(Gutierre et al., 2019)","plainCitation":"(Gutierre et al., 2019)","noteIndex":0},"citationItems":[{"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r w:rsidR="00324CFB">
        <w:rPr>
          <w:rStyle w:val="normaltextrun"/>
          <w:color w:val="000000"/>
          <w:shd w:val="clear" w:color="auto" w:fill="FFFFFF"/>
        </w:rPr>
        <w:t xml:space="preserve"> and 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7766FB">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jA1NzBln/8mKKfeP2","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r w:rsidR="0025127C" w:rsidRPr="00524172">
        <w:rPr>
          <w:i/>
          <w:iCs/>
        </w:rPr>
        <w:t>Rostrhamus sociabilis</w:t>
      </w:r>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so understanding the conditions that can increase Florida Apple Snails populations is imperative.</w:t>
      </w:r>
      <w:r w:rsidR="00A72E1D">
        <w:rPr>
          <w:rStyle w:val="normaltextrun"/>
          <w:color w:val="000000"/>
          <w:shd w:val="clear" w:color="auto" w:fill="FFFFFF"/>
        </w:rPr>
        <w:t xml:space="preserve"> </w:t>
      </w:r>
      <w:r w:rsidR="00665D45">
        <w:rPr>
          <w:rStyle w:val="normaltextrun"/>
          <w:color w:val="000000"/>
          <w:shd w:val="clear" w:color="auto" w:fill="FFFFFF"/>
        </w:rPr>
        <w:t>For two different hydrologic regimes that affect reproduction, we</w:t>
      </w:r>
      <w:r w:rsidR="00A72E1D">
        <w:rPr>
          <w:rStyle w:val="normaltextrun"/>
          <w:color w:val="000000"/>
          <w:shd w:val="clear" w:color="auto" w:fill="FFFFFF"/>
        </w:rPr>
        <w:t xml:space="preserve"> create </w:t>
      </w:r>
      <w:r w:rsidR="00665D45">
        <w:rPr>
          <w:rStyle w:val="normaltextrun"/>
          <w:color w:val="000000"/>
          <w:shd w:val="clear" w:color="auto" w:fill="FFFFFF"/>
        </w:rPr>
        <w:t>zero-</w:t>
      </w:r>
      <w:r w:rsidR="00A72E1D">
        <w:rPr>
          <w:rStyle w:val="normaltextrun"/>
          <w:color w:val="000000"/>
          <w:shd w:val="clear" w:color="auto" w:fill="FFFFFF"/>
        </w:rPr>
        <w:t>population growth isocline</w:t>
      </w:r>
      <w:r w:rsidR="00665D45">
        <w:rPr>
          <w:rStyle w:val="normaltextrun"/>
          <w:color w:val="000000"/>
          <w:shd w:val="clear" w:color="auto" w:fill="FFFFFF"/>
        </w:rPr>
        <w:t>s by</w:t>
      </w:r>
      <w:r w:rsidR="00A72E1D">
        <w:rPr>
          <w:rStyle w:val="normaltextrun"/>
          <w:color w:val="000000"/>
          <w:shd w:val="clear" w:color="auto" w:fill="FFFFFF"/>
        </w:rPr>
        <w:t xml:space="preserve"> re-cod</w:t>
      </w:r>
      <w:r w:rsidR="00665D45">
        <w:rPr>
          <w:rStyle w:val="normaltextrun"/>
          <w:color w:val="000000"/>
          <w:shd w:val="clear" w:color="auto" w:fill="FFFFFF"/>
        </w:rPr>
        <w:t>ing</w:t>
      </w:r>
      <w:r w:rsidR="00A72E1D">
        <w:rPr>
          <w:rStyle w:val="normaltextrun"/>
          <w:color w:val="000000"/>
          <w:shd w:val="clear" w:color="auto" w:fill="FFFFFF"/>
        </w:rPr>
        <w:t xml:space="preserve"> a published size-structured population model </w:t>
      </w:r>
      <w:r w:rsidR="00324CFB">
        <w:rPr>
          <w:rStyle w:val="normaltextrun"/>
          <w:color w:val="000000"/>
          <w:shd w:val="clear" w:color="auto" w:fill="FFFFFF"/>
        </w:rPr>
        <w:t xml:space="preserve">of the Florida Apple Snail </w:t>
      </w:r>
      <w:r w:rsidR="00A72E1D" w:rsidRPr="00A72E1D">
        <w:rPr>
          <w:rStyle w:val="normaltextrun"/>
          <w:color w:val="000000"/>
        </w:rPr>
        <w:t>(Darby et al., 2015)</w:t>
      </w:r>
      <w:r w:rsidR="00A72E1D">
        <w:rPr>
          <w:rStyle w:val="normaltextrun"/>
          <w:color w:val="000000"/>
          <w:shd w:val="clear" w:color="auto" w:fill="FFFFFF"/>
        </w:rPr>
        <w:t xml:space="preserve"> and </w:t>
      </w:r>
      <w:r w:rsidR="00C74822">
        <w:rPr>
          <w:rStyle w:val="normaltextrun"/>
          <w:color w:val="000000"/>
          <w:shd w:val="clear" w:color="auto" w:fill="FFFFFF"/>
        </w:rPr>
        <w:t>exploring</w:t>
      </w:r>
      <w:r w:rsidR="00A72E1D">
        <w:rPr>
          <w:rStyle w:val="normaltextrun"/>
          <w:color w:val="000000"/>
          <w:shd w:val="clear" w:color="auto" w:fill="FFFFFF"/>
        </w:rPr>
        <w:t xml:space="preserve"> the combinations of development and </w:t>
      </w:r>
      <w:r w:rsidR="00717078">
        <w:rPr>
          <w:rStyle w:val="normaltextrun"/>
          <w:color w:val="000000"/>
          <w:shd w:val="clear" w:color="auto" w:fill="FFFFFF"/>
        </w:rPr>
        <w:t>survival</w:t>
      </w:r>
      <w:r w:rsidR="00A72E1D">
        <w:rPr>
          <w:rStyle w:val="normaltextrun"/>
          <w:color w:val="000000"/>
          <w:shd w:val="clear" w:color="auto" w:fill="FFFFFF"/>
        </w:rPr>
        <w:t xml:space="preserve"> that </w:t>
      </w:r>
      <w:r w:rsidR="00717078">
        <w:rPr>
          <w:rStyle w:val="normaltextrun"/>
          <w:color w:val="000000"/>
          <w:shd w:val="clear" w:color="auto" w:fill="FFFFFF"/>
        </w:rPr>
        <w:t>prohibit</w:t>
      </w:r>
      <w:r w:rsidR="00A72E1D">
        <w:rPr>
          <w:rStyle w:val="normaltextrun"/>
          <w:color w:val="000000"/>
          <w:shd w:val="clear" w:color="auto" w:fill="FFFFFF"/>
        </w:rPr>
        <w:t xml:space="preserve"> population</w:t>
      </w:r>
      <w:r w:rsidR="00717078">
        <w:rPr>
          <w:rStyle w:val="normaltextrun"/>
          <w:color w:val="000000"/>
          <w:shd w:val="clear" w:color="auto" w:fill="FFFFFF"/>
        </w:rPr>
        <w:t xml:space="preserve"> growth</w:t>
      </w:r>
      <w:r w:rsidR="00A72E1D">
        <w:rPr>
          <w:rStyle w:val="normaltextrun"/>
          <w:color w:val="000000"/>
          <w:shd w:val="clear" w:color="auto" w:fill="FFFFFF"/>
        </w:rPr>
        <w:t xml:space="preserve">.  We measured season-dependent </w:t>
      </w:r>
      <w:r w:rsidR="004D01C4">
        <w:rPr>
          <w:rStyle w:val="normaltextrun"/>
          <w:color w:val="000000"/>
          <w:shd w:val="clear" w:color="auto" w:fill="FFFFFF"/>
        </w:rPr>
        <w:t>survival</w:t>
      </w:r>
      <w:r w:rsidR="00A72E1D">
        <w:rPr>
          <w:rStyle w:val="normaltextrun"/>
          <w:color w:val="000000"/>
          <w:shd w:val="clear" w:color="auto" w:fill="FFFFFF"/>
        </w:rPr>
        <w:t xml:space="preserve"> and development</w:t>
      </w:r>
      <w:r w:rsidR="003622EC">
        <w:rPr>
          <w:rStyle w:val="normaltextrun"/>
          <w:color w:val="000000"/>
          <w:shd w:val="clear" w:color="auto" w:fill="FFFFFF"/>
        </w:rPr>
        <w:t xml:space="preserve"> in</w:t>
      </w:r>
      <w:r w:rsidR="004D01C4">
        <w:rPr>
          <w:rStyle w:val="normaltextrun"/>
          <w:color w:val="000000"/>
          <w:shd w:val="clear" w:color="auto" w:fill="FFFFFF"/>
        </w:rPr>
        <w:t xml:space="preserve"> </w:t>
      </w:r>
      <w:r w:rsidR="00D57032">
        <w:rPr>
          <w:rStyle w:val="normaltextrun"/>
          <w:color w:val="000000"/>
          <w:shd w:val="clear" w:color="auto" w:fill="FFFFFF"/>
        </w:rPr>
        <w:t>e</w:t>
      </w:r>
      <w:r w:rsidR="00CC1BA5">
        <w:rPr>
          <w:rStyle w:val="normaltextrun"/>
          <w:color w:val="000000"/>
          <w:shd w:val="clear" w:color="auto" w:fill="FFFFFF"/>
        </w:rPr>
        <w:t xml:space="preserve">xperimental and </w:t>
      </w:r>
      <w:r w:rsidR="008D628C">
        <w:rPr>
          <w:rStyle w:val="normaltextrun"/>
          <w:color w:val="000000"/>
          <w:shd w:val="clear" w:color="auto" w:fill="FFFFFF"/>
        </w:rPr>
        <w:t>natural</w:t>
      </w:r>
      <w:r w:rsidR="00CC1BA5">
        <w:rPr>
          <w:rStyle w:val="normaltextrun"/>
          <w:color w:val="000000"/>
          <w:shd w:val="clear" w:color="auto" w:fill="FFFFFF"/>
        </w:rPr>
        <w:t xml:space="preserve"> </w:t>
      </w:r>
      <w:r w:rsidR="004D01C4">
        <w:rPr>
          <w:rStyle w:val="normaltextrun"/>
          <w:color w:val="000000"/>
          <w:shd w:val="clear" w:color="auto" w:fill="FFFFFF"/>
        </w:rPr>
        <w:t>wetlands</w:t>
      </w:r>
      <w:r w:rsidR="00A72E1D">
        <w:rPr>
          <w:rStyle w:val="normaltextrun"/>
          <w:color w:val="000000"/>
          <w:shd w:val="clear" w:color="auto" w:fill="FFFFFF"/>
        </w:rPr>
        <w:t xml:space="preserve"> to compare </w:t>
      </w:r>
      <w:r w:rsidR="00B14DCC">
        <w:rPr>
          <w:rStyle w:val="normaltextrun"/>
          <w:color w:val="000000"/>
          <w:shd w:val="clear" w:color="auto" w:fill="FFFFFF"/>
        </w:rPr>
        <w:t>to the</w:t>
      </w:r>
      <w:r w:rsidR="00A72E1D">
        <w:rPr>
          <w:rStyle w:val="normaltextrun"/>
          <w:color w:val="000000"/>
          <w:shd w:val="clear" w:color="auto" w:fill="FFFFFF"/>
        </w:rPr>
        <w:t xml:space="preserve"> isocline</w:t>
      </w:r>
      <w:r w:rsidR="003622EC">
        <w:rPr>
          <w:rStyle w:val="normaltextrun"/>
          <w:color w:val="000000"/>
          <w:shd w:val="clear" w:color="auto" w:fill="FFFFFF"/>
        </w:rPr>
        <w:t>s</w:t>
      </w:r>
      <w:r w:rsidR="00A72E1D">
        <w:rPr>
          <w:rStyle w:val="normaltextrun"/>
          <w:color w:val="000000"/>
          <w:shd w:val="clear" w:color="auto" w:fill="FFFFFF"/>
        </w:rPr>
        <w:t xml:space="preserve">. While measuring </w:t>
      </w:r>
      <w:r w:rsidR="00B14DCC">
        <w:rPr>
          <w:rStyle w:val="normaltextrun"/>
          <w:color w:val="000000"/>
          <w:shd w:val="clear" w:color="auto" w:fill="FFFFFF"/>
        </w:rPr>
        <w:t>survival</w:t>
      </w:r>
      <w:r w:rsidR="00A72E1D">
        <w:rPr>
          <w:rStyle w:val="normaltextrun"/>
          <w:color w:val="000000"/>
          <w:shd w:val="clear" w:color="auto" w:fill="FFFFFF"/>
        </w:rPr>
        <w:t xml:space="preserve"> in the field, </w:t>
      </w:r>
      <w:r w:rsidR="005D7A04">
        <w:rPr>
          <w:rStyle w:val="normaltextrun"/>
          <w:color w:val="000000"/>
          <w:shd w:val="clear" w:color="auto" w:fill="FFFFFF"/>
        </w:rPr>
        <w:t>we</w:t>
      </w:r>
      <w:r w:rsidR="00A72E1D">
        <w:rPr>
          <w:rStyle w:val="normaltextrun"/>
          <w:color w:val="000000"/>
          <w:shd w:val="clear" w:color="auto" w:fill="FFFFFF"/>
        </w:rPr>
        <w:t xml:space="preserve"> </w:t>
      </w:r>
      <w:r w:rsidR="00A72E1D">
        <w:rPr>
          <w:rStyle w:val="normaltextrun"/>
          <w:color w:val="000000"/>
          <w:shd w:val="clear" w:color="auto" w:fill="FFFFFF"/>
        </w:rPr>
        <w:lastRenderedPageBreak/>
        <w:t xml:space="preserve">identified types/sources of mortality from tethering remains and used independent observations of predator communities and their diets to identify key predators responsible for seasonal </w:t>
      </w:r>
      <w:r w:rsidR="00B14DCC">
        <w:rPr>
          <w:rStyle w:val="normaltextrun"/>
          <w:color w:val="000000"/>
          <w:shd w:val="clear" w:color="auto" w:fill="FFFFFF"/>
        </w:rPr>
        <w:t>survival</w:t>
      </w:r>
      <w:r w:rsidR="00A72E1D">
        <w:rPr>
          <w:rStyle w:val="normaltextrun"/>
          <w:color w:val="000000"/>
          <w:shd w:val="clear" w:color="auto" w:fill="FFFFFF"/>
        </w:rPr>
        <w:t xml:space="preserve"> patterns. </w:t>
      </w:r>
      <w:r w:rsidR="00A72E1D">
        <w:rPr>
          <w:rStyle w:val="eop"/>
          <w:color w:val="000000"/>
          <w:shd w:val="clear" w:color="auto" w:fill="FFFFFF"/>
        </w:rPr>
        <w:t> </w:t>
      </w:r>
      <w:r w:rsidR="00104F7D">
        <w:rPr>
          <w:rStyle w:val="eop"/>
          <w:color w:val="000000"/>
          <w:shd w:val="clear" w:color="auto" w:fill="FFFFFF"/>
        </w:rPr>
        <w:t xml:space="preserve">We predict that </w:t>
      </w:r>
      <w:r w:rsidR="00260731">
        <w:rPr>
          <w:rStyle w:val="eop"/>
          <w:color w:val="000000"/>
          <w:shd w:val="clear" w:color="auto" w:fill="FFFFFF"/>
        </w:rPr>
        <w:t>if predator composition does not change between seasons</w:t>
      </w:r>
      <w:r w:rsidR="008D628C">
        <w:rPr>
          <w:rStyle w:val="eop"/>
          <w:color w:val="000000"/>
          <w:shd w:val="clear" w:color="auto" w:fill="FFFFFF"/>
        </w:rPr>
        <w:t xml:space="preserve"> </w:t>
      </w:r>
      <w:r w:rsidR="006462AA">
        <w:rPr>
          <w:rStyle w:val="eop"/>
          <w:color w:val="000000"/>
          <w:shd w:val="clear" w:color="auto" w:fill="FFFFFF"/>
        </w:rPr>
        <w:t>prey size</w:t>
      </w:r>
      <w:r w:rsidR="001A01C0">
        <w:rPr>
          <w:rStyle w:val="eop"/>
          <w:color w:val="000000"/>
          <w:shd w:val="clear" w:color="auto" w:fill="FFFFFF"/>
        </w:rPr>
        <w:t>-</w:t>
      </w:r>
      <w:r w:rsidR="006462AA">
        <w:rPr>
          <w:rStyle w:val="eop"/>
          <w:color w:val="000000"/>
          <w:shd w:val="clear" w:color="auto" w:fill="FFFFFF"/>
        </w:rPr>
        <w:t>dependent survival</w:t>
      </w:r>
      <w:r w:rsidR="00244CEB">
        <w:rPr>
          <w:rStyle w:val="eop"/>
          <w:color w:val="000000"/>
          <w:shd w:val="clear" w:color="auto" w:fill="FFFFFF"/>
        </w:rPr>
        <w:t xml:space="preserve"> would </w:t>
      </w:r>
      <w:r w:rsidR="006462AA">
        <w:rPr>
          <w:rStyle w:val="eop"/>
          <w:color w:val="000000"/>
          <w:shd w:val="clear" w:color="auto" w:fill="FFFFFF"/>
        </w:rPr>
        <w:t>decrease across all sizes</w:t>
      </w:r>
      <w:r w:rsidR="00244CEB">
        <w:rPr>
          <w:rStyle w:val="eop"/>
          <w:color w:val="000000"/>
          <w:shd w:val="clear" w:color="auto" w:fill="FFFFFF"/>
        </w:rPr>
        <w:t xml:space="preserve"> </w:t>
      </w:r>
      <w:r w:rsidR="001F2A42">
        <w:rPr>
          <w:rStyle w:val="eop"/>
          <w:color w:val="000000"/>
          <w:shd w:val="clear" w:color="auto" w:fill="FFFFFF"/>
        </w:rPr>
        <w:t xml:space="preserve">in the </w:t>
      </w:r>
      <w:r w:rsidR="00661A57">
        <w:rPr>
          <w:rStyle w:val="eop"/>
          <w:color w:val="000000"/>
          <w:shd w:val="clear" w:color="auto" w:fill="FFFFFF"/>
        </w:rPr>
        <w:t>wet</w:t>
      </w:r>
      <w:r w:rsidR="001F2A42">
        <w:rPr>
          <w:rStyle w:val="eop"/>
          <w:color w:val="000000"/>
          <w:shd w:val="clear" w:color="auto" w:fill="FFFFFF"/>
        </w:rPr>
        <w:t xml:space="preserve"> season</w:t>
      </w:r>
      <w:r w:rsidR="006462AA">
        <w:rPr>
          <w:rStyle w:val="eop"/>
          <w:color w:val="000000"/>
          <w:shd w:val="clear" w:color="auto" w:fill="FFFFFF"/>
        </w:rPr>
        <w:t xml:space="preserve"> because of increased </w:t>
      </w:r>
      <w:r w:rsidR="001E57B4">
        <w:rPr>
          <w:rStyle w:val="eop"/>
          <w:color w:val="000000"/>
          <w:shd w:val="clear" w:color="auto" w:fill="FFFFFF"/>
        </w:rPr>
        <w:t xml:space="preserve">per-capita </w:t>
      </w:r>
      <w:r w:rsidR="006462AA">
        <w:rPr>
          <w:rStyle w:val="eop"/>
          <w:color w:val="000000"/>
          <w:shd w:val="clear" w:color="auto" w:fill="FFFFFF"/>
        </w:rPr>
        <w:t xml:space="preserve">predator </w:t>
      </w:r>
      <w:r w:rsidR="00D103B2">
        <w:rPr>
          <w:rStyle w:val="eop"/>
          <w:color w:val="000000"/>
          <w:shd w:val="clear" w:color="auto" w:fill="FFFFFF"/>
        </w:rPr>
        <w:t>foraging rates</w:t>
      </w:r>
      <w:r w:rsidR="001A01C0">
        <w:rPr>
          <w:rStyle w:val="eop"/>
          <w:color w:val="000000"/>
          <w:shd w:val="clear" w:color="auto" w:fill="FFFFFF"/>
        </w:rPr>
        <w:t xml:space="preserve"> associated </w:t>
      </w:r>
      <w:r w:rsidR="00B547F8">
        <w:rPr>
          <w:rStyle w:val="eop"/>
          <w:color w:val="000000"/>
          <w:shd w:val="clear" w:color="auto" w:fill="FFFFFF"/>
        </w:rPr>
        <w:t>with</w:t>
      </w:r>
      <w:r w:rsidR="001A01C0">
        <w:rPr>
          <w:rStyle w:val="eop"/>
          <w:color w:val="000000"/>
          <w:shd w:val="clear" w:color="auto" w:fill="FFFFFF"/>
        </w:rPr>
        <w:t xml:space="preserve"> warmer </w:t>
      </w:r>
      <w:r w:rsidR="00B547F8">
        <w:rPr>
          <w:rStyle w:val="eop"/>
          <w:color w:val="000000"/>
          <w:shd w:val="clear" w:color="auto" w:fill="FFFFFF"/>
        </w:rPr>
        <w:t>temperature</w:t>
      </w:r>
      <w:r w:rsidR="00223734">
        <w:rPr>
          <w:rStyle w:val="eop"/>
          <w:color w:val="000000"/>
          <w:shd w:val="clear" w:color="auto" w:fill="FFFFFF"/>
        </w:rPr>
        <w:t>s</w:t>
      </w:r>
      <w:r w:rsidR="00E9051D">
        <w:rPr>
          <w:rStyle w:val="eop"/>
          <w:color w:val="000000"/>
          <w:shd w:val="clear" w:color="auto" w:fill="FFFFFF"/>
        </w:rPr>
        <w:t>. But if predator composition does change</w:t>
      </w:r>
      <w:r w:rsidR="00887C24">
        <w:rPr>
          <w:rStyle w:val="eop"/>
          <w:color w:val="000000"/>
          <w:shd w:val="clear" w:color="auto" w:fill="FFFFFF"/>
        </w:rPr>
        <w:t>,</w:t>
      </w:r>
      <w:r w:rsidR="00E9051D">
        <w:rPr>
          <w:rStyle w:val="eop"/>
          <w:color w:val="000000"/>
          <w:shd w:val="clear" w:color="auto" w:fill="FFFFFF"/>
        </w:rPr>
        <w:t xml:space="preserve"> then we would expect th</w:t>
      </w:r>
      <w:r w:rsidR="00D103B2">
        <w:rPr>
          <w:rStyle w:val="eop"/>
          <w:color w:val="000000"/>
          <w:shd w:val="clear" w:color="auto" w:fill="FFFFFF"/>
        </w:rPr>
        <w:t xml:space="preserve">ere to be changes in size-dependent survival </w:t>
      </w:r>
      <w:r w:rsidR="00B547F8">
        <w:rPr>
          <w:rStyle w:val="eop"/>
          <w:color w:val="000000"/>
          <w:shd w:val="clear" w:color="auto" w:fill="FFFFFF"/>
        </w:rPr>
        <w:t>between seasons</w:t>
      </w:r>
      <w:r w:rsidR="00480AFB">
        <w:rPr>
          <w:rStyle w:val="eop"/>
          <w:color w:val="000000"/>
          <w:shd w:val="clear" w:color="auto" w:fill="FFFFFF"/>
        </w:rPr>
        <w:t xml:space="preserve"> associated with the declines in abundance of the different predators</w:t>
      </w:r>
      <w:r w:rsidR="00887C24">
        <w:rPr>
          <w:rStyle w:val="eop"/>
          <w:color w:val="000000"/>
          <w:shd w:val="clear" w:color="auto" w:fill="FFFFFF"/>
        </w:rPr>
        <w:t xml:space="preserve"> even if per-capita predation rates increase due to warmer temperatures</w:t>
      </w:r>
      <w:r w:rsidR="00480AFB">
        <w:rPr>
          <w:rStyle w:val="eop"/>
          <w:color w:val="000000"/>
          <w:shd w:val="clear" w:color="auto" w:fill="FFFFFF"/>
        </w:rPr>
        <w:t xml:space="preserve">.  </w:t>
      </w:r>
      <w:r w:rsidR="0054389D">
        <w:rPr>
          <w:rStyle w:val="eop"/>
          <w:color w:val="000000"/>
          <w:shd w:val="clear" w:color="auto" w:fill="FFFFFF"/>
        </w:rPr>
        <w:t>We predict that prey development should increase in the warmer wet season</w:t>
      </w:r>
      <w:r w:rsidR="00243140">
        <w:rPr>
          <w:rStyle w:val="eop"/>
          <w:color w:val="000000"/>
          <w:shd w:val="clear" w:color="auto" w:fill="FFFFFF"/>
        </w:rPr>
        <w:t xml:space="preserve"> enabling populations to withstand lower</w:t>
      </w:r>
      <w:r w:rsidR="00351BDF">
        <w:rPr>
          <w:rStyle w:val="eop"/>
          <w:color w:val="000000"/>
          <w:shd w:val="clear" w:color="auto" w:fill="FFFFFF"/>
        </w:rPr>
        <w:t xml:space="preserve"> survival</w:t>
      </w:r>
      <w:r w:rsidR="0054389D">
        <w:rPr>
          <w:rStyle w:val="eop"/>
          <w:color w:val="000000"/>
          <w:shd w:val="clear" w:color="auto" w:fill="FFFFFF"/>
        </w:rPr>
        <w:t xml:space="preserve">.  </w:t>
      </w:r>
      <w:r w:rsidR="00512197">
        <w:rPr>
          <w:rStyle w:val="eop"/>
          <w:color w:val="000000"/>
          <w:shd w:val="clear" w:color="auto" w:fill="FFFFFF"/>
        </w:rPr>
        <w:t xml:space="preserve">Predicting how </w:t>
      </w:r>
      <w:r w:rsidR="00755703">
        <w:rPr>
          <w:rStyle w:val="eop"/>
          <w:color w:val="000000"/>
          <w:shd w:val="clear" w:color="auto" w:fill="FFFFFF"/>
        </w:rPr>
        <w:t>prey development and prey survival rates interact to determine the predator</w:t>
      </w:r>
      <w:r w:rsidR="008A493F">
        <w:rPr>
          <w:rStyle w:val="eop"/>
          <w:color w:val="000000"/>
          <w:shd w:val="clear" w:color="auto" w:fill="FFFFFF"/>
        </w:rPr>
        <w:t xml:space="preserve"> assemblage’s </w:t>
      </w:r>
      <w:r w:rsidR="0076541E">
        <w:rPr>
          <w:rStyle w:val="eop"/>
          <w:color w:val="000000"/>
          <w:shd w:val="clear" w:color="auto" w:fill="FFFFFF"/>
        </w:rPr>
        <w:t>effect</w:t>
      </w:r>
      <w:r w:rsidR="00755703">
        <w:rPr>
          <w:rStyle w:val="eop"/>
          <w:color w:val="000000"/>
          <w:shd w:val="clear" w:color="auto" w:fill="FFFFFF"/>
        </w:rPr>
        <w:t xml:space="preserve"> on population growth </w:t>
      </w:r>
      <w:r w:rsidR="00211523">
        <w:rPr>
          <w:rStyle w:val="eop"/>
          <w:color w:val="000000"/>
          <w:shd w:val="clear" w:color="auto" w:fill="FFFFFF"/>
        </w:rPr>
        <w:t>and recruitment</w:t>
      </w:r>
      <w:r w:rsidR="007E1790">
        <w:rPr>
          <w:rStyle w:val="eop"/>
          <w:color w:val="000000"/>
          <w:shd w:val="clear" w:color="auto" w:fill="FFFFFF"/>
        </w:rPr>
        <w:t xml:space="preserve"> </w:t>
      </w:r>
      <w:r w:rsidR="001C6CD6">
        <w:rPr>
          <w:rStyle w:val="eop"/>
          <w:color w:val="000000"/>
          <w:shd w:val="clear" w:color="auto" w:fill="FFFFFF"/>
        </w:rPr>
        <w:t xml:space="preserve">in the warmer wet season </w:t>
      </w:r>
      <w:r w:rsidR="007E1790">
        <w:rPr>
          <w:rStyle w:val="eop"/>
          <w:color w:val="000000"/>
          <w:shd w:val="clear" w:color="auto" w:fill="FFFFFF"/>
        </w:rPr>
        <w:t xml:space="preserve">is dependent on the relative strength of the </w:t>
      </w:r>
      <w:r w:rsidR="00EE6451">
        <w:rPr>
          <w:rStyle w:val="eop"/>
          <w:color w:val="000000"/>
          <w:shd w:val="clear" w:color="auto" w:fill="FFFFFF"/>
        </w:rPr>
        <w:t xml:space="preserve">increase in </w:t>
      </w:r>
      <w:r w:rsidR="007E1790">
        <w:rPr>
          <w:rStyle w:val="eop"/>
          <w:color w:val="000000"/>
          <w:shd w:val="clear" w:color="auto" w:fill="FFFFFF"/>
        </w:rPr>
        <w:t>development and</w:t>
      </w:r>
      <w:r w:rsidR="00EE6451">
        <w:rPr>
          <w:rStyle w:val="eop"/>
          <w:color w:val="000000"/>
          <w:shd w:val="clear" w:color="auto" w:fill="FFFFFF"/>
        </w:rPr>
        <w:t xml:space="preserve"> the</w:t>
      </w:r>
      <w:r w:rsidR="00D024D9">
        <w:rPr>
          <w:rStyle w:val="eop"/>
          <w:color w:val="000000"/>
          <w:shd w:val="clear" w:color="auto" w:fill="FFFFFF"/>
        </w:rPr>
        <w:t xml:space="preserve"> relative strength of the</w:t>
      </w:r>
      <w:r w:rsidR="00EE6451">
        <w:rPr>
          <w:rStyle w:val="eop"/>
          <w:color w:val="000000"/>
          <w:shd w:val="clear" w:color="auto" w:fill="FFFFFF"/>
        </w:rPr>
        <w:t xml:space="preserve"> increase or decrease in</w:t>
      </w:r>
      <w:r w:rsidR="007E1790">
        <w:rPr>
          <w:rStyle w:val="eop"/>
          <w:color w:val="000000"/>
          <w:shd w:val="clear" w:color="auto" w:fill="FFFFFF"/>
        </w:rPr>
        <w:t xml:space="preserve"> survival</w:t>
      </w:r>
      <w:r w:rsidR="00E670A0">
        <w:rPr>
          <w:rStyle w:val="eop"/>
          <w:color w:val="000000"/>
          <w:shd w:val="clear" w:color="auto" w:fill="FFFFFF"/>
        </w:rPr>
        <w:t>.</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4E7D0A64"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7766FB">
        <w:instrText xml:space="preserve"> ADDIN ZOTERO_ITEM CSL_CITATION {"citationID":"jiu52jqW","properties":{"formattedCitation":"(Richardson, 2010)","plainCitation":"(Richardson, 2010)","dontUpdate":true,"noteIndex":0},"citationItems":[{"id":"jA1NzBln/OLajTZGx","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7766FB">
        <w:instrText xml:space="preserve"> ADDIN ZOTERO_ITEM CSL_CITATION {"citationID":"Ee526Lf7","properties":{"formattedCitation":"(Gaiser et al., 2012)","plainCitation":"(Gaiser et al., 2012)","noteIndex":0},"citationItems":[{"id":"jA1NzBln/cuV9UQVV","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7766FB">
        <w:instrText xml:space="preserve"> ADDIN ZOTERO_ITEM CSL_CITATION {"citationID":"TMEDJYkg","properties":{"formattedCitation":"(Sklar et al., 2005)","plainCitation":"(Sklar et al., 2005)","dontUpdate":true,"noteIndex":0},"citationItems":[{"id":"jA1NzBln/trDYMBu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w:t>
      </w:r>
      <w:r w:rsidR="0006523D">
        <w:t xml:space="preserve"> and drainage</w:t>
      </w:r>
      <w:r w:rsidR="00B167F5" w:rsidRPr="00524172">
        <w:t>. Compartmentalization and drainage of the Everglades altered the hydrologic conditions by increasing water depths in some areas but decreasing depths in others.</w:t>
      </w:r>
      <w:r w:rsidR="00004CAC">
        <w:t xml:space="preserve"> </w:t>
      </w:r>
      <w:r w:rsidR="006A6EF3" w:rsidRPr="00524172">
        <w:t xml:space="preserve">Within the Everglades, </w:t>
      </w:r>
      <w:r w:rsidR="006A6EF3" w:rsidRPr="00524172">
        <w:lastRenderedPageBreak/>
        <w:t>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7766FB">
        <w:instrText xml:space="preserve"> ADDIN ZOTERO_ITEM CSL_CITATION {"citationID":"hR1P7KXk","properties":{"formattedCitation":"(McVoy et al., 2011)","plainCitation":"(McVoy et al., 2011)","noteIndex":0},"citationItems":[{"id":"jA1NzBln/CoTsTceb","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7766FB">
        <w:instrText xml:space="preserve"> ADDIN ZOTERO_ITEM CSL_CITATION {"citationID":"YyQU902S","properties":{"formattedCitation":"(Richardson, 2010)","plainCitation":"(Richardson, 2010)","noteIndex":0},"citationItems":[{"id":"jA1NzBln/OLajTZGx","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7766FB">
        <w:instrText xml:space="preserve"> ADDIN ZOTERO_ITEM CSL_CITATION {"citationID":"y4FaJhpt","properties":{"formattedCitation":"(Zweig &amp; Kitchens, 2008)","plainCitation":"(Zweig &amp; Kitchens, 2008)","noteIndex":0},"citationItems":[{"id":"jA1NzBln/3BR9oDat","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1B38C736" w:rsidR="00695B5F" w:rsidRPr="00524172" w:rsidRDefault="00944415" w:rsidP="00C6515F">
      <w:pPr>
        <w:pStyle w:val="NATESTYLE1CommonCollege"/>
        <w:spacing w:after="120"/>
        <w:ind w:firstLine="720"/>
        <w:jc w:val="both"/>
      </w:pPr>
      <w:r w:rsidRPr="00524172">
        <w:t>The Florida Apple Snail is a species of conservation concern</w:t>
      </w:r>
      <w:r w:rsidR="00004770">
        <w:t xml:space="preserve"> that was historically abundant within the Everglades ridge and slough landscape. </w:t>
      </w:r>
      <w:r w:rsidR="003016A5" w:rsidRPr="00524172">
        <w:t>The federally endangered Florida Snail Kite forages almost exclusively on adult apple snails</w:t>
      </w:r>
      <w:r w:rsidR="008A625C">
        <w:t xml:space="preserve"> </w:t>
      </w:r>
      <w:r w:rsidR="00337821">
        <w:fldChar w:fldCharType="begin" w:fldLock="1"/>
      </w:r>
      <w:r w:rsidR="007766FB">
        <w:instrText xml:space="preserve"> ADDIN ZOTERO_ITEM CSL_CITATION {"citationID":"TCp5WuUi","properties":{"formattedCitation":"(Cattau et al., 2010)","plainCitation":"(Cattau et al., 2010)","noteIndex":0},"citationItems":[{"id":"jA1NzBln/EBGH1KME","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B41503" w:rsidRPr="00B41503">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linked to adult apple snail densities</w:t>
      </w:r>
      <w:r w:rsidR="00721287">
        <w:t xml:space="preserve"> </w:t>
      </w:r>
      <w:r w:rsidR="003016A5" w:rsidRPr="00524172">
        <w:fldChar w:fldCharType="begin" w:fldLock="1"/>
      </w:r>
      <w:r w:rsidR="007766FB">
        <w:instrText xml:space="preserve"> ADDIN ZOTERO_ITEM CSL_CITATION {"citationID":"ww7ewotj","properties":{"formattedCitation":"(Cattau et al., 2014)","plainCitation":"(Cattau et al., 2014)","noteIndex":0},"citationItems":[{"id":"jA1NzBln/8mKKfeP2","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B41503" w:rsidRPr="00B41503">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7766FB">
        <w:instrText xml:space="preserve"> ADDIN ZOTERO_ITEM CSL_CITATION {"citationID":"JKVCpkfq","properties":{"formattedCitation":"(Hayes et al., 2009)","plainCitation":"(Hayes et al., 2009)","noteIndex":0},"citationItems":[{"id":"jA1NzBln/Q4zhMu1i","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 xml:space="preserve">3-4 mm (shell length, SL), mature at lengths of &gt;27.5 mm SL, and </w:t>
      </w:r>
      <w:r w:rsidR="00093840">
        <w:t>senesce</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7766FB">
        <w:instrText xml:space="preserve"> ADDIN ZOTERO_ITEM CSL_CITATION {"citationID":"XQCM5LYt","properties":{"formattedCitation":"(Hanning, 1979)","plainCitation":"(Hanning, 1979)","noteIndex":0},"citationItems":[{"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r w:rsidR="00C15A6D" w:rsidRPr="00524172">
        <w:t>.</w:t>
      </w:r>
      <w:r w:rsidR="00004CAC">
        <w:t xml:space="preserve"> </w:t>
      </w:r>
      <w:r w:rsidR="00D313C7" w:rsidRPr="00524172">
        <w:t xml:space="preserve">Throughout their life the Florida Apple Snail </w:t>
      </w:r>
      <w:r w:rsidR="00C0251A">
        <w:t>grows by up to four orders of magnitude in mass which creates</w:t>
      </w:r>
      <w:r w:rsidR="00D313C7" w:rsidRPr="00524172">
        <w:t xml:space="preserve"> substantial size-structure within the population</w:t>
      </w:r>
      <w:r w:rsidR="00C15A6D" w:rsidRPr="00524172">
        <w:t>.</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7766FB">
        <w:instrText xml:space="preserve"> ADDIN ZOTERO_ITEM CSL_CITATION {"citationID":"jEaLz1LS","properties":{"formattedCitation":"(Hanning, 1979)","plainCitation":"(Hanning, 1979)","noteIndex":0},"citationItems":[{"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7B0A57" w:rsidRPr="007B0A57">
        <w:t>(Hanning, 1979)</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7766FB">
        <w:instrText xml:space="preserve"> ADDIN ZOTERO_ITEM CSL_CITATION {"citationID":"xpRod3Xl","properties":{"formattedCitation":"(Barrus et al., 2023; Hanning, 1979)","plainCitation":"(Barrus et al., 2023; Hanning, 1979)","dontUpdate":true,"noteIndex":0},"citationItems":[{"id":"jA1NzBln/Y0XC2KTy","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 xml:space="preserve">Barrus et al., 2023; Hanning, </w:t>
      </w:r>
      <w:r w:rsidR="005127D5" w:rsidRPr="005127D5">
        <w:lastRenderedPageBreak/>
        <w:t>1979)</w:t>
      </w:r>
      <w:r w:rsidR="00337821">
        <w:fldChar w:fldCharType="end"/>
      </w:r>
      <w:r w:rsidR="003016A5" w:rsidRPr="00524172">
        <w:t>.</w:t>
      </w:r>
      <w:r w:rsidR="00004CAC">
        <w:t xml:space="preserve"> </w:t>
      </w:r>
      <w:r w:rsidR="000C05B9">
        <w:t>P</w:t>
      </w:r>
      <w:r w:rsidR="009104C8" w:rsidRPr="00524172">
        <w:t>opulations in the ridge</w:t>
      </w:r>
      <w:r w:rsidR="00BD52A1" w:rsidRPr="00524172">
        <w:t>-</w:t>
      </w:r>
      <w:r w:rsidR="009104C8" w:rsidRPr="00524172">
        <w:t>slough landscape</w:t>
      </w:r>
      <w:r w:rsidR="001377DB" w:rsidRPr="00524172">
        <w:t xml:space="preserve"> </w:t>
      </w:r>
      <w:r w:rsidR="00CA1F3D">
        <w:t xml:space="preserve">in the central portion of the ecosystem </w:t>
      </w:r>
      <w:r w:rsidR="009104C8" w:rsidRPr="00524172">
        <w:t>decline</w:t>
      </w:r>
      <w:r w:rsidR="00AF5F08" w:rsidRPr="00524172">
        <w:t>d</w:t>
      </w:r>
      <w:r w:rsidR="009104C8" w:rsidRPr="00524172">
        <w:t xml:space="preserve"> </w:t>
      </w:r>
      <w:r w:rsidR="00EB1B3A">
        <w:t xml:space="preserve">to levels considered too low for </w:t>
      </w:r>
      <w:r w:rsidR="000C05B9">
        <w:t>substantial</w:t>
      </w:r>
      <w:r w:rsidR="00EB1B3A">
        <w:t xml:space="preserve"> Kite nesting </w:t>
      </w:r>
      <w:r w:rsidR="00FD1C12">
        <w:t xml:space="preserve">since 2007 </w:t>
      </w:r>
      <w:r w:rsidR="009104C8" w:rsidRPr="00524172">
        <w:fldChar w:fldCharType="begin" w:fldLock="1"/>
      </w:r>
      <w:r w:rsidR="007766FB">
        <w:instrText xml:space="preserve"> ADDIN ZOTERO_ITEM CSL_CITATION {"citationID":"kdq0rfU1","properties":{"formattedCitation":"(Cattau et al., 2016; Gutierre et al., 2019)","plainCitation":"(Cattau et al., 2016; Gutierre et al., 2019)","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035F38" w:rsidRPr="00035F38">
        <w:t>(Cattau et al., 2016; Gutierre et al., 2019)</w:t>
      </w:r>
      <w:r w:rsidR="009104C8" w:rsidRPr="00524172">
        <w:fldChar w:fldCharType="end"/>
      </w:r>
      <w:r w:rsidR="009104C8" w:rsidRPr="00524172">
        <w:t>, and for the</w:t>
      </w:r>
      <w:r w:rsidR="00DA0E8C" w:rsidRPr="00524172">
        <w:t xml:space="preserve"> past </w:t>
      </w:r>
      <w:r w:rsidR="00276BC2">
        <w:t>15</w:t>
      </w:r>
      <w:r w:rsidR="00DA0E8C" w:rsidRPr="00524172">
        <w:t xml:space="preserve"> years </w:t>
      </w:r>
      <w:r w:rsidR="00035F38">
        <w:t>Florida Apple Snail</w:t>
      </w:r>
      <w:r w:rsidR="00DA0E8C" w:rsidRPr="00524172">
        <w:t xml:space="preserv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fldChar w:fldCharType="begin" w:fldLock="1"/>
      </w:r>
      <w:r w:rsidR="007766FB">
        <w:instrText xml:space="preserve"> ADDIN ZOTERO_ITEM CSL_CITATION {"citationID":"OU4M7WJy","properties":{"formattedCitation":"(Cattau et al., 2010; Gutierre et al., 2019)","plainCitation":"(Cattau et al., 2010; Gutierre et al., 2019)","noteIndex":0},"citationItems":[{"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jA1NzBln/EBGH1KME","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B41503" w:rsidRPr="00B41503">
        <w:t>(Cattau et al., 2010; Gutierre et al., 2019)</w:t>
      </w:r>
      <w:r w:rsidR="00AF5F08" w:rsidRPr="00524172">
        <w:fldChar w:fldCharType="end"/>
      </w:r>
      <w:r w:rsidR="00AF5F08" w:rsidRPr="00524172">
        <w:t>.</w:t>
      </w:r>
      <w:r w:rsidR="00555932">
        <w:t xml:space="preserve">  </w:t>
      </w:r>
    </w:p>
    <w:p w14:paraId="4F7562F6" w14:textId="4DC1137A" w:rsidR="0048065C" w:rsidRDefault="00866A71" w:rsidP="0048065C">
      <w:pPr>
        <w:pStyle w:val="NATESTYLE1CommonCollege"/>
        <w:spacing w:after="240"/>
        <w:ind w:firstLine="720"/>
        <w:jc w:val="both"/>
      </w:pPr>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7766FB">
        <w:rPr>
          <w:i/>
          <w:iCs/>
        </w:rPr>
        <w:instrText xml:space="preserve"> ADDIN ZOTERO_ITEM CSL_CITATION {"citationID":"54ibfVkn","properties":{"formattedCitation":"(Dalrymple, 1977; Snyder &amp; Snyder, 1971)","plainCitation":"(Dalrymple, 1977; Snyder &amp; Snyder, 1971)","dontUpdate":true,"noteIndex":0},"citationItems":[{"id":"jA1NzBln/jwRcJ86Q","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jA1NzBln/7PWYxrUz","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 </w:t>
      </w:r>
      <w:r w:rsidR="007C0AD9" w:rsidRPr="00524172">
        <w:t xml:space="preserve"> </w:t>
      </w:r>
      <w:r w:rsidR="003154F2">
        <w:t xml:space="preserve">laboratory experiments </w:t>
      </w:r>
      <w:r w:rsidR="007E0736">
        <w:t xml:space="preserve">showed that </w:t>
      </w:r>
      <w:r w:rsidR="00AB0947" w:rsidRPr="00524172">
        <w:t xml:space="preserve">apple snails </w:t>
      </w:r>
      <w:r w:rsidR="00944415" w:rsidRPr="00524172">
        <w:t>are prey</w:t>
      </w:r>
      <w:r w:rsidR="008969B4">
        <w:t xml:space="preserve"> for</w:t>
      </w:r>
      <w:r w:rsidR="00944415" w:rsidRPr="00524172">
        <w:t xml:space="preserve"> crayfish</w:t>
      </w:r>
      <w:r w:rsidR="003C4706">
        <w:t xml:space="preserve"> </w:t>
      </w:r>
      <w:r w:rsidR="007766FB">
        <w:t>(</w:t>
      </w:r>
      <w:proofErr w:type="spellStart"/>
      <w:r w:rsidR="007766FB" w:rsidRPr="00D601BB">
        <w:rPr>
          <w:i/>
          <w:iCs/>
        </w:rPr>
        <w:t>Procambarus</w:t>
      </w:r>
      <w:proofErr w:type="spellEnd"/>
      <w:r w:rsidR="007766FB" w:rsidRPr="00D601BB">
        <w:rPr>
          <w:i/>
          <w:iCs/>
        </w:rPr>
        <w:t xml:space="preserve"> </w:t>
      </w:r>
      <w:proofErr w:type="spellStart"/>
      <w:r w:rsidR="007766FB" w:rsidRPr="00D601BB">
        <w:t>spp</w:t>
      </w:r>
      <w:proofErr w:type="spellEnd"/>
      <w:r w:rsidR="00D601BB">
        <w:t xml:space="preserve">; </w:t>
      </w:r>
      <w:r w:rsidR="00D95A86">
        <w:fldChar w:fldCharType="begin" w:fldLock="1"/>
      </w:r>
      <w:r w:rsidR="00B45C79">
        <w:instrText xml:space="preserve"> ADDIN ZOTERO_ITEM CSL_CITATION {"citationID":"M327yXO6","properties":{"formattedCitation":"(Davidson &amp; Dorn, 2018; Valentine-Darby et al., 2015)","plainCitation":"(Davidson &amp; Dorn, 2018; Valentine-Darby et al., 2015)","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Redear Sunfish</w:t>
      </w:r>
      <w:r w:rsidR="00721287">
        <w:t xml:space="preserve"> </w:t>
      </w:r>
      <w:r w:rsidR="00D95A86">
        <w:rPr>
          <w:i/>
        </w:rPr>
        <w:fldChar w:fldCharType="begin" w:fldLock="1"/>
      </w:r>
      <w:r w:rsidR="007766FB">
        <w:rPr>
          <w:i/>
        </w:rPr>
        <w:instrText xml:space="preserve"> ADDIN ZOTERO_ITEM CSL_CITATION {"citationID":"u30QX2SH","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7766FB">
        <w:rPr>
          <w:i/>
          <w:iCs/>
        </w:rPr>
        <w:instrText xml:space="preserve"> ADDIN ZOTERO_ITEM CSL_CITATION {"citationID":"WHZZs9mv","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7766FB">
        <w:rPr>
          <w:i/>
          <w:iCs/>
        </w:rPr>
        <w:instrText xml:space="preserve"> ADDIN ZOTERO_ITEM CSL_CITATION {"citationID":"Gzilzpba","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7766FB">
        <w:rPr>
          <w:i/>
          <w:iCs/>
        </w:rPr>
        <w:instrText xml:space="preserve"> ADDIN ZOTERO_ITEM CSL_CITATION {"citationID":"TorTqED7","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7766FB">
        <w:instrText xml:space="preserve"> ADDIN ZOTERO_ITEM CSL_CITATION {"citationID":"1vdTn4O4","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7766FB">
        <w:instrText xml:space="preserve"> ADDIN ZOTERO_ITEM CSL_CITATION {"citationID":"T5or34wX","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w:t>
      </w:r>
      <w:r w:rsidR="00F42392">
        <w:t>m</w:t>
      </w:r>
      <w:r w:rsidR="00F42392" w:rsidRPr="00524172">
        <w:t xml:space="preserve">ay be predators of juvenile </w:t>
      </w:r>
      <w:r w:rsidR="00F42392">
        <w:t>apple snail because they</w:t>
      </w:r>
      <w:r w:rsidR="00F42392" w:rsidRPr="00524172">
        <w:t xml:space="preserve"> </w:t>
      </w:r>
      <w:r w:rsidR="00AB0947" w:rsidRPr="00524172">
        <w:t>are known gastropod predators</w:t>
      </w:r>
      <w:r w:rsidR="00F42392">
        <w:t xml:space="preserve"> </w:t>
      </w:r>
      <w:r w:rsidR="00973149" w:rsidRPr="00524172">
        <w:t>but have not been investigated</w:t>
      </w:r>
      <w:r w:rsidR="005865FB">
        <w:t xml:space="preserve"> </w:t>
      </w:r>
      <w:r w:rsidR="001A7550" w:rsidRPr="00524172">
        <w:fldChar w:fldCharType="begin" w:fldLock="1"/>
      </w:r>
      <w:r w:rsidR="007766FB">
        <w:instrText xml:space="preserve"> ADDIN ZOTERO_ITEM CSL_CITATION {"citationID":"F4IvHqiy","properties":{"formattedCitation":"(Kesler &amp; Munns, 1989)","plainCitation":"(Kesler &amp; Munns, 1989)","noteIndex":0},"citationItems":[{"id":"jA1NzBln/07gk64AQ","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p w14:paraId="2A833600" w14:textId="174E446C" w:rsidR="006C3755" w:rsidRDefault="0048065C" w:rsidP="004E4941">
      <w:pPr>
        <w:pStyle w:val="NATESTYLE1CommonCollege"/>
        <w:spacing w:after="240"/>
        <w:ind w:firstLine="720"/>
        <w:jc w:val="both"/>
      </w:pPr>
      <w:r>
        <w:rPr>
          <w:rStyle w:val="CommentReference"/>
          <w:sz w:val="24"/>
          <w:szCs w:val="24"/>
        </w:rPr>
        <w:t>Our work was in the Loxahatchee Impoundment Landscape Assessment (LILA) and two sites in the western portion of water conservation a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 USA</w:t>
      </w:r>
      <w:r>
        <w:rPr>
          <w:rStyle w:val="CommentReference"/>
          <w:sz w:val="24"/>
          <w:szCs w:val="24"/>
        </w:rPr>
        <w:t>.  LILA consists of four 8 ha experimental wetlands named M1-M4, that mimic the ridge and slough landscape of the Everglades</w:t>
      </w:r>
      <w:r w:rsidR="00E41663">
        <w:rPr>
          <w:rStyle w:val="CommentReference"/>
          <w:sz w:val="24"/>
          <w:szCs w:val="24"/>
        </w:rPr>
        <w:t xml:space="preserve"> (Figure 1B)</w:t>
      </w:r>
      <w:r>
        <w:rPr>
          <w:rStyle w:val="CommentReference"/>
          <w:sz w:val="24"/>
          <w:szCs w:val="24"/>
        </w:rPr>
        <w:t xml:space="preserve">. The water levels in LILA are controlled by pumps and culverts that allow for landscape scale hydrologic experiments. Wetlands M1 &amp; M3 were managed </w:t>
      </w:r>
      <w:r>
        <w:rPr>
          <w:rStyle w:val="CommentReference"/>
          <w:sz w:val="24"/>
          <w:szCs w:val="24"/>
        </w:rPr>
        <w:lastRenderedPageBreak/>
        <w:t>for an unconstrained hydrologic treatment while M2 &amp; M4 were managed for a constrained hydrologic treatment. The unconstrained and constrained wetlands hydrologic treatments differ in wet season water depths such that unconstrained wetlands are generally deeper than constrained wetlands 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E76A28">
        <w:rPr>
          <w:rStyle w:val="CommentReference"/>
          <w:sz w:val="24"/>
          <w:szCs w:val="24"/>
        </w:rPr>
        <w:t xml:space="preserve">Because </w:t>
      </w:r>
      <w:r w:rsidR="00E0601B">
        <w:rPr>
          <w:rStyle w:val="CommentReference"/>
          <w:sz w:val="24"/>
          <w:szCs w:val="24"/>
        </w:rPr>
        <w:t>shallower</w:t>
      </w:r>
      <w:r w:rsidR="00E76A28">
        <w:rPr>
          <w:rStyle w:val="CommentReference"/>
          <w:sz w:val="24"/>
          <w:szCs w:val="24"/>
        </w:rPr>
        <w:t xml:space="preserve"> water levels are </w:t>
      </w:r>
      <w:r w:rsidR="00CF120B">
        <w:rPr>
          <w:rStyle w:val="CommentReference"/>
          <w:sz w:val="24"/>
          <w:szCs w:val="24"/>
        </w:rPr>
        <w:t xml:space="preserve">generally favorable for Florida Apple Snail reproduction </w:t>
      </w:r>
      <w:r w:rsidR="00942462">
        <w:rPr>
          <w:rStyle w:val="CommentReference"/>
          <w:sz w:val="24"/>
          <w:szCs w:val="24"/>
        </w:rPr>
        <w:fldChar w:fldCharType="begin"/>
      </w:r>
      <w:r w:rsidR="007766FB">
        <w:rPr>
          <w:rStyle w:val="CommentReference"/>
          <w:sz w:val="24"/>
          <w:szCs w:val="24"/>
        </w:rPr>
        <w:instrText xml:space="preserve"> ADDIN ZOTERO_ITEM CSL_CITATION {"citationID":"faL6A1hv","properties":{"formattedCitation":"(Barrus et al., 2023)","plainCitation":"(Barrus et al., 2023)","noteIndex":0},"citationItems":[{"id":"jA1NzBln/Y0XC2KTy","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F526B2">
        <w:rPr>
          <w:rStyle w:val="CommentReference"/>
          <w:sz w:val="24"/>
          <w:szCs w:val="24"/>
        </w:rPr>
        <w:t>treatment.</w:t>
      </w:r>
      <w:r w:rsidR="000A2A8E">
        <w:rPr>
          <w:rStyle w:val="CommentReference"/>
          <w:sz w:val="24"/>
          <w:szCs w:val="24"/>
        </w:rPr>
        <w:t xml:space="preserve">  </w:t>
      </w:r>
      <w:r w:rsidR="00970C24" w:rsidRPr="00C5007F">
        <w:rPr>
          <w:rStyle w:val="CommentReference"/>
          <w:sz w:val="24"/>
          <w:szCs w:val="24"/>
        </w:rPr>
        <w:t xml:space="preserve">The quality of the hydrologic conditions for reproduction is meant as a relative comparison between the two </w:t>
      </w:r>
      <w:r w:rsidR="005B6FED">
        <w:rPr>
          <w:rStyle w:val="CommentReference"/>
          <w:sz w:val="24"/>
          <w:szCs w:val="24"/>
        </w:rPr>
        <w:t>treatments</w:t>
      </w:r>
      <w:r w:rsidR="00970C24" w:rsidRPr="00C5007F">
        <w:rPr>
          <w:rStyle w:val="CommentReference"/>
          <w:sz w:val="24"/>
          <w:szCs w:val="24"/>
        </w:rPr>
        <w:t xml:space="preserve"> and does not necessarily represent conditions that are naturally good or poor in the ridge-slough landscape</w:t>
      </w:r>
      <w:r w:rsidR="008969B4">
        <w:rPr>
          <w:rStyle w:val="CommentReference"/>
          <w:sz w:val="24"/>
          <w:szCs w:val="24"/>
        </w:rPr>
        <w:t>. However, the treatments</w:t>
      </w:r>
      <w:r w:rsidR="00970C24" w:rsidRPr="00C5007F">
        <w:rPr>
          <w:rStyle w:val="CommentReference"/>
          <w:sz w:val="24"/>
          <w:szCs w:val="24"/>
        </w:rPr>
        <w:t xml:space="preserve"> are realistic conditions experienced within the ridge-slough landscape.</w:t>
      </w:r>
      <w:r w:rsidR="00970C24">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02 &amp; WCA03)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  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BD6949">
      <w:pPr>
        <w:pStyle w:val="Heading2"/>
      </w:pPr>
      <w:r w:rsidRPr="00524172">
        <w:t>Zero</w:t>
      </w:r>
      <w:r>
        <w:t>-</w:t>
      </w:r>
      <w:r w:rsidRPr="00524172">
        <w:t>Population Growth Isocline</w:t>
      </w:r>
    </w:p>
    <w:p w14:paraId="1DAB5ABE" w14:textId="3AF73258" w:rsidR="0058592F" w:rsidRPr="008458E2" w:rsidRDefault="0058592F" w:rsidP="0058592F">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7766FB">
        <w:rPr>
          <w:rFonts w:cs="Times New Roman"/>
          <w:szCs w:val="24"/>
        </w:rPr>
        <w:instrText xml:space="preserve"> ADDIN ZOTERO_ITEM CSL_CITATION {"citationID":"VVXLKFDj","properties":{"formattedCitation":"(Darby et al., 2015)","plainCitation":"(Darby et al., 2015)","noteIndex":0},"citationItems":[{"id":"jA1NzBln/axapJGho","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development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see SI</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graphically represent population state (i.e., growing, declining, or at replacement) under many juvenile development and survival rates</w:t>
      </w:r>
      <w:r w:rsidR="00571A97">
        <w:rPr>
          <w:rFonts w:cs="Times New Roman"/>
          <w:szCs w:val="24"/>
        </w:rPr>
        <w:t xml:space="preserve"> given LILA</w:t>
      </w:r>
      <w:r w:rsidR="00FA7F8F">
        <w:rPr>
          <w:rFonts w:cs="Times New Roman"/>
          <w:szCs w:val="24"/>
        </w:rPr>
        <w:t>’s</w:t>
      </w:r>
      <w:r w:rsidR="00571A97">
        <w:rPr>
          <w:rFonts w:cs="Times New Roman"/>
          <w:szCs w:val="24"/>
        </w:rPr>
        <w:t xml:space="preserve"> hydrologic </w:t>
      </w:r>
      <w:r w:rsidR="00946CB9">
        <w:rPr>
          <w:rFonts w:cs="Times New Roman"/>
          <w:szCs w:val="24"/>
        </w:rPr>
        <w:t>treatments</w:t>
      </w:r>
      <w:r w:rsidR="00571A97">
        <w:rPr>
          <w:rFonts w:cs="Times New Roman"/>
          <w:szCs w:val="24"/>
        </w:rPr>
        <w:t xml:space="preserve"> (i.e., </w:t>
      </w:r>
      <w:proofErr w:type="gramStart"/>
      <w:r w:rsidR="00571A97">
        <w:rPr>
          <w:rFonts w:cs="Times New Roman"/>
          <w:szCs w:val="24"/>
        </w:rPr>
        <w:t>good</w:t>
      </w:r>
      <w:proofErr w:type="gramEnd"/>
      <w:r w:rsidR="00571A97">
        <w:rPr>
          <w:rFonts w:cs="Times New Roman"/>
          <w:szCs w:val="24"/>
        </w:rPr>
        <w:t xml:space="preserve">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r w:rsidR="00FA1FD1">
        <w:rPr>
          <w:rStyle w:val="CommentReference"/>
          <w:sz w:val="24"/>
          <w:szCs w:val="24"/>
        </w:rPr>
        <w:t>After</w:t>
      </w:r>
      <w:r w:rsidR="007C0142">
        <w:rPr>
          <w:rStyle w:val="CommentReference"/>
          <w:sz w:val="24"/>
          <w:szCs w:val="24"/>
        </w:rPr>
        <w:t xml:space="preserve"> measur</w:t>
      </w:r>
      <w:r w:rsidR="00FA1FD1">
        <w:rPr>
          <w:rStyle w:val="CommentReference"/>
          <w:sz w:val="24"/>
          <w:szCs w:val="24"/>
        </w:rPr>
        <w:t>ing</w:t>
      </w:r>
      <w:r w:rsidR="007C0142">
        <w:rPr>
          <w:rStyle w:val="CommentReference"/>
          <w:sz w:val="24"/>
          <w:szCs w:val="24"/>
        </w:rPr>
        <w:t xml:space="preserve"> CJS and development empirically</w:t>
      </w:r>
      <w:r w:rsidR="003F563C">
        <w:rPr>
          <w:rStyle w:val="CommentReference"/>
          <w:sz w:val="24"/>
          <w:szCs w:val="24"/>
        </w:rPr>
        <w:t>,</w:t>
      </w:r>
      <w:r w:rsidR="00FA1FD1">
        <w:rPr>
          <w:rStyle w:val="CommentReference"/>
          <w:sz w:val="24"/>
          <w:szCs w:val="24"/>
        </w:rPr>
        <w:t xml:space="preserve"> we can use the isocline</w:t>
      </w:r>
      <w:r w:rsidR="007C0142">
        <w:rPr>
          <w:rStyle w:val="CommentReference"/>
          <w:sz w:val="24"/>
          <w:szCs w:val="24"/>
        </w:rPr>
        <w:t xml:space="preserve"> to make predictions about population state</w:t>
      </w:r>
      <w:r w:rsidR="00FA1FD1">
        <w:rPr>
          <w:rStyle w:val="CommentReference"/>
          <w:sz w:val="24"/>
          <w:szCs w:val="24"/>
        </w:rPr>
        <w:t xml:space="preserve"> </w:t>
      </w:r>
      <w:r w:rsidR="00ED1495">
        <w:rPr>
          <w:rStyle w:val="CommentReference"/>
          <w:sz w:val="24"/>
          <w:szCs w:val="24"/>
        </w:rPr>
        <w:t xml:space="preserve">each season </w:t>
      </w:r>
      <w:r w:rsidR="00844A9A">
        <w:rPr>
          <w:rStyle w:val="CommentReference"/>
          <w:sz w:val="24"/>
          <w:szCs w:val="24"/>
        </w:rPr>
        <w:t>and at each site.</w:t>
      </w:r>
    </w:p>
    <w:bookmarkEnd w:id="1"/>
    <w:bookmarkEnd w:id="2"/>
    <w:p w14:paraId="1103D7A4" w14:textId="2141666C" w:rsidR="00695B5F" w:rsidRPr="00695B5F" w:rsidRDefault="001E648E" w:rsidP="0058592F">
      <w:pPr>
        <w:pStyle w:val="Heading2"/>
      </w:pPr>
      <w:r>
        <w:lastRenderedPageBreak/>
        <w:t>Survival Rates</w:t>
      </w:r>
    </w:p>
    <w:p w14:paraId="7F2B903D" w14:textId="0FBC7B57"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004CAC">
        <w:t xml:space="preserve"> </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r w:rsidR="001C25A2">
        <w:t xml:space="preserve"> </w:t>
      </w:r>
      <w:r w:rsidR="008B00E2">
        <w:t xml:space="preserve"> But to measure CJS </w:t>
      </w:r>
      <w:r w:rsidR="002B1297">
        <w:t xml:space="preserve">in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placing </w:t>
      </w:r>
      <w:r w:rsidR="00F40E01">
        <w:t>snail</w:t>
      </w:r>
      <w:r w:rsidR="003F563C">
        <w:t>s</w:t>
      </w:r>
      <w:r w:rsidR="00F40E01">
        <w:t xml:space="preserve"> into</w:t>
      </w:r>
      <w:r w:rsidR="00FE78C5">
        <w:t xml:space="preserve"> two </w:t>
      </w:r>
      <w:r w:rsidR="00F40E01">
        <w:t>transects</w:t>
      </w:r>
      <w:r w:rsidR="00220520">
        <w:t xml:space="preserve"> (Figure </w:t>
      </w:r>
      <w:r w:rsidR="00422D3F">
        <w:t>3</w:t>
      </w:r>
      <w:r w:rsidR="00220520">
        <w:t>)</w:t>
      </w:r>
      <w:r w:rsidR="00F40E01">
        <w:t xml:space="preserve">.  </w:t>
      </w:r>
      <w:r w:rsidR="00F40E01" w:rsidRPr="00524172">
        <w:t>The transects defined as “near” were within 5 m of the ridge, and the transects defined as “far” were between 15 and 20 m from the ridge.</w:t>
      </w:r>
      <w:r w:rsidR="00F40E01">
        <w:t xml:space="preserve"> </w:t>
      </w:r>
      <w:r w:rsidR="00F40E01" w:rsidRPr="00524172">
        <w:t>Tethered snails within a transect were placed no closer than two meters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AA47A2">
        <w:t>WCA3A</w:t>
      </w:r>
      <w:r w:rsidR="00621389">
        <w:t xml:space="preserve">. </w:t>
      </w:r>
      <w:r w:rsidR="00A24E82" w:rsidRPr="00524172">
        <w:t xml:space="preserve">Snails were tethered by gluing 20 cm of either 2.4 </w:t>
      </w:r>
      <w:proofErr w:type="spellStart"/>
      <w:r w:rsidR="00A24E82" w:rsidRPr="00524172">
        <w:t>lb</w:t>
      </w:r>
      <w:proofErr w:type="spellEnd"/>
      <w:r w:rsidR="00A24E82" w:rsidRPr="00524172">
        <w:t xml:space="preserve"> (for small sizes) or 4 </w:t>
      </w:r>
      <w:proofErr w:type="spellStart"/>
      <w:r w:rsidR="00A24E82" w:rsidRPr="00524172">
        <w:t>lb</w:t>
      </w:r>
      <w:proofErr w:type="spellEnd"/>
      <w:r w:rsidR="00A24E82" w:rsidRPr="00524172">
        <w:t xml:space="preserve"> (for large sizes) monofilament line to the apex of the shell then 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BC0427" w:rsidRPr="00A569D0">
        <w:t>Florida Apple Snail egg masses were collected from canals then hatched, and snails were reared in aquaria</w:t>
      </w:r>
      <w:r w:rsidR="00EB374D">
        <w:t xml:space="preserve"> or outdoor mesocosm</w:t>
      </w:r>
      <w:r w:rsidR="00A569D0">
        <w:t>s</w:t>
      </w:r>
      <w:r w:rsidR="00EB374D">
        <w:t xml:space="preserve"> to the desired length.</w:t>
      </w:r>
      <w:r w:rsidR="00BC0427">
        <w:t xml:space="preserve"> </w:t>
      </w:r>
    </w:p>
    <w:p w14:paraId="4AADCBD3" w14:textId="25047BBE" w:rsidR="00695B5F" w:rsidRPr="00524172" w:rsidRDefault="0043671E" w:rsidP="00C6515F">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4472A5" w:rsidRPr="00524172">
        <w:t>in</w:t>
      </w:r>
      <w:r w:rsidR="00421FBE" w:rsidRPr="00524172">
        <w:t>to</w:t>
      </w:r>
      <w:r w:rsidR="004472A5" w:rsidRPr="00524172">
        <w:t xml:space="preserve"> five categories: (1) “missing” if the snail was removed from the tether, (2) “crushed</w:t>
      </w:r>
      <w:r w:rsidR="00A44440">
        <w:t>/peeled</w:t>
      </w:r>
      <w:r w:rsidR="004472A5" w:rsidRPr="00524172">
        <w:t>” if the tether had shell fragments remaining on the tether, (3) “empty” if the soma from the shell had been removed, (4) “dead” if snails did not respond when prodded and (5) “alive” if snails responded when prodded. Using the snail statuses, snails that were “alive” were counted as surviv</w:t>
      </w:r>
      <w:r w:rsidR="00650FAB">
        <w:t xml:space="preserve">als, </w:t>
      </w:r>
      <w:r w:rsidR="004472A5" w:rsidRPr="00524172">
        <w:t xml:space="preserve">while </w:t>
      </w:r>
      <w:r w:rsidR="00DD0D8C" w:rsidRPr="00524172">
        <w:lastRenderedPageBreak/>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daily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to exclude predators and observed for 72 hours.</w:t>
      </w:r>
      <w:r w:rsidR="00004CAC">
        <w:t xml:space="preserve"> </w:t>
      </w:r>
      <w:r w:rsidR="004472A5" w:rsidRPr="00524172">
        <w:t xml:space="preserve">No snails escaped or died on tethers in the cages during 72 hours in the wetland. </w:t>
      </w:r>
    </w:p>
    <w:p w14:paraId="081B606A" w14:textId="729A8F03" w:rsidR="00695B5F" w:rsidRDefault="003F68F9" w:rsidP="00C6515F">
      <w:pPr>
        <w:pStyle w:val="NATESTYLE1CommonCollege"/>
        <w:ind w:firstLine="720"/>
        <w:jc w:val="both"/>
      </w:pPr>
      <w:r>
        <w:t xml:space="preserve">We </w:t>
      </w:r>
      <w:r w:rsidR="00944BBA">
        <w:t>analyzed the</w:t>
      </w:r>
      <w:r w:rsidR="007B4E70">
        <w:t xml:space="preserve"> tethering data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7766FB">
        <w:rPr>
          <w:shd w:val="clear" w:color="auto" w:fill="FFFFFF"/>
        </w:rPr>
        <w:instrText xml:space="preserve"> ADDIN ZOTERO_ITEM CSL_CITATION {"citationID":"jMPaxLE2","properties":{"formattedCitation":"(Anderson, 2008)","plainCitation":"(Anderson, 2008)","noteIndex":0},"citationItems":[{"id":"jA1NzBln/DzR5RiqX","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7766FB">
        <w:instrText xml:space="preserve"> ADDIN ZOTERO_ITEM CSL_CITATION {"citationID":"ptOe3UCC","properties":{"formattedCitation":"(R Core Team, 2019)","plainCitation":"(R Core Team, 2019)","noteIndex":0},"citationItems":[{"id":"jA1NzBln/7wktmTlC","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o</w:t>
      </w:r>
      <w:r w:rsidR="001256EE">
        <w:t xml:space="preserve"> relate </w:t>
      </w:r>
      <w:r w:rsidR="004A2F6D">
        <w:t xml:space="preserve">empirical survival </w:t>
      </w:r>
      <w:r w:rsidR="001256EE">
        <w:t xml:space="preserve">to the zero-population isocline, we calculated survival and 95% confidence intervals of </w:t>
      </w:r>
      <w:r w:rsidR="004A2F6D">
        <w:t>snails &lt; 10 mm SL</w:t>
      </w:r>
      <w:r w:rsidR="001256EE">
        <w:t xml:space="preserve"> (i.e., </w:t>
      </w:r>
      <w:r w:rsidR="004A2F6D">
        <w:t>CJS</w:t>
      </w:r>
      <w:r w:rsidR="001256EE">
        <w:t xml:space="preserve">) </w:t>
      </w:r>
      <w:r w:rsidR="00B647DC">
        <w:t>at all sites</w:t>
      </w:r>
      <w:r w:rsidR="006633BB">
        <w:t xml:space="preserve"> and seasons</w:t>
      </w:r>
      <w:r w:rsidR="00B647DC">
        <w:t>.</w:t>
      </w:r>
    </w:p>
    <w:p w14:paraId="0D861AA2" w14:textId="6D1354B8" w:rsidR="001E648E" w:rsidRPr="00524172" w:rsidRDefault="001E648E" w:rsidP="00C6515F">
      <w:pPr>
        <w:pStyle w:val="NATESTYLE1CommonCollege"/>
        <w:ind w:firstLine="720"/>
        <w:jc w:val="both"/>
      </w:pPr>
      <w:r>
        <w:t>Finally, we measured CJS</w:t>
      </w:r>
      <w:r w:rsidR="00B152C2">
        <w:t xml:space="preserve"> in</w:t>
      </w:r>
      <w:r w:rsidRPr="00524172">
        <w:rPr>
          <w:i/>
          <w:iCs/>
        </w:rPr>
        <w:t xml:space="preserve"> in situ</w:t>
      </w:r>
      <w:r w:rsidRPr="00524172">
        <w:t xml:space="preserve"> cages that excluded predators (1-mm mesh).</w:t>
      </w:r>
      <w:r>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 xml:space="preserve">daily survival rates rather than survival probabilities across the duration of the </w:t>
      </w:r>
      <w:r w:rsidR="003073D6">
        <w:rPr>
          <w:rFonts w:eastAsiaTheme="minorEastAsia"/>
        </w:rPr>
        <w:lastRenderedPageBreak/>
        <w:t>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xml:space="preserve">; see </w:t>
      </w:r>
      <w:r w:rsidR="004A3BF7">
        <w:rPr>
          <w:rFonts w:eastAsiaTheme="minorEastAsia"/>
        </w:rPr>
        <w:t>SI</w:t>
      </w:r>
      <w:r w:rsidR="003073D6" w:rsidRPr="00524172">
        <w:rPr>
          <w:rFonts w:eastAsiaTheme="minorEastAsia"/>
        </w:rPr>
        <w:t>).</w:t>
      </w:r>
      <w:r w:rsidR="003073D6">
        <w:rPr>
          <w:rFonts w:eastAsiaTheme="minorEastAsia"/>
        </w:rPr>
        <w:t xml:space="preserve">  </w:t>
      </w:r>
    </w:p>
    <w:p w14:paraId="580847CC" w14:textId="451A9C71" w:rsidR="00695B5F" w:rsidRPr="00695B5F" w:rsidRDefault="004472A5" w:rsidP="00C6515F">
      <w:pPr>
        <w:pStyle w:val="Heading2"/>
      </w:pPr>
      <w:r w:rsidRPr="00524172">
        <w:t xml:space="preserve">Relative composition of predation from tethering remains and </w:t>
      </w:r>
      <w:proofErr w:type="gramStart"/>
      <w:r w:rsidRPr="00524172">
        <w:t>abundances</w:t>
      </w:r>
      <w:proofErr w:type="gramEnd"/>
    </w:p>
    <w:p w14:paraId="3B221CB3" w14:textId="3C96F600" w:rsidR="006D33AB"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w:t>
      </w:r>
      <w:r w:rsidR="007B124E">
        <w:t xml:space="preserve">juvenile </w:t>
      </w:r>
      <w:r w:rsidR="004472A5" w:rsidRPr="00524172">
        <w:t xml:space="preserve">snails from tethers. </w:t>
      </w:r>
      <w:r w:rsidR="00B45C79">
        <w:t>C</w:t>
      </w:r>
      <w:r w:rsidR="004472A5" w:rsidRPr="00524172">
        <w:t>rayfish use their mandibles to crush or peel the snail shell to remove the soma</w:t>
      </w:r>
      <w:r w:rsidR="00D276B0">
        <w:t xml:space="preserve"> </w:t>
      </w:r>
      <w:r w:rsidR="004472A5" w:rsidRPr="00524172">
        <w:rPr>
          <w:i/>
          <w:iCs/>
        </w:rPr>
        <w:fldChar w:fldCharType="begin" w:fldLock="1"/>
      </w:r>
      <w:r w:rsidR="00B45C79">
        <w:rPr>
          <w:i/>
          <w:iCs/>
        </w:rPr>
        <w:instrText xml:space="preserve"> ADDIN ZOTERO_ITEM CSL_CITATION {"citationID":"89MhWrzD","properties":{"formattedCitation":"(Davidson &amp; Dorn, 2018)","plainCitation":"(Davidson &amp; Dorn, 2018)","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5C79" w:rsidRPr="00B45C79">
        <w:t>(Davidson &amp; Dorn, 2018)</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7766FB">
        <w:instrText xml:space="preserve"> ADDIN ZOTERO_ITEM CSL_CITATION {"citationID":"xvrQxHQl","properties":{"formattedCitation":"(Kesler &amp; Munns, 1989)","plainCitation":"(Kesler &amp; Munns, 1989)","noteIndex":0},"citationItems":[{"id":"jA1NzBln/07gk64AQ","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206BF6">
        <w:t>crayfish</w:t>
      </w:r>
      <w:r w:rsidR="004472A5" w:rsidRPr="00524172">
        <w:t xml:space="preserve"> and retained empty shells when consumed by </w:t>
      </w:r>
      <w:r w:rsidR="00206BF6">
        <w:rPr>
          <w:iCs/>
        </w:rPr>
        <w:t>giant water bugs</w:t>
      </w:r>
      <w:r w:rsidR="0081199F">
        <w:t xml:space="preserve"> (Barrus, </w:t>
      </w:r>
      <w:r w:rsidR="008267CA">
        <w:t>personal observation</w:t>
      </w:r>
      <w:r w:rsidR="0081199F">
        <w:t>)</w:t>
      </w:r>
      <w:r w:rsidR="0026724B">
        <w:t>.</w:t>
      </w:r>
      <w:r w:rsidR="00BF4E1D">
        <w:t xml:space="preserve">  </w:t>
      </w:r>
      <w:r w:rsidR="00407F64">
        <w:t xml:space="preserve">The lab observations suggest that it is unlikely that </w:t>
      </w:r>
      <w:r w:rsidR="000A6858">
        <w:t>crayfish</w:t>
      </w:r>
      <w:r w:rsidR="000A6858" w:rsidRPr="00524172">
        <w:t xml:space="preserve"> </w:t>
      </w:r>
      <w:r w:rsidR="001C1C15">
        <w:t>n</w:t>
      </w:r>
      <w:r w:rsidR="000A6858" w:rsidRPr="00524172">
        <w:t xml:space="preserve">or </w:t>
      </w:r>
      <w:r w:rsidR="000A6858">
        <w:t xml:space="preserve">giant water bugs </w:t>
      </w:r>
      <w:r w:rsidR="00407F64">
        <w:t>could</w:t>
      </w:r>
      <w:r w:rsidR="000A6858" w:rsidRPr="00524172">
        <w:t xml:space="preserve"> break the glue and remove snails from tethers</w:t>
      </w:r>
      <w:r w:rsidR="00407F64">
        <w:t>.</w:t>
      </w:r>
      <w:r w:rsidR="000A6858">
        <w:t xml:space="preserve"> </w:t>
      </w:r>
      <w:r w:rsidR="00407F64">
        <w:t xml:space="preserve"> </w:t>
      </w:r>
      <w:r w:rsidR="00BF4E1D">
        <w:t xml:space="preserve">We examined </w:t>
      </w:r>
      <w:r w:rsidR="008C5958">
        <w:t>the stomach and fecal contents o</w:t>
      </w:r>
      <w:r w:rsidR="0097740A">
        <w:t xml:space="preserve">f Greater Sirens and Mayan Cichlids obtained from the </w:t>
      </w:r>
      <w:r w:rsidR="00120291">
        <w:t>trap net monitoring to determine which vertebrate predators may have removed snails from the tethers (</w:t>
      </w:r>
      <w:r w:rsidR="00B65DDE">
        <w:t>see SI</w:t>
      </w:r>
      <w:r w:rsidR="00120291">
        <w:t xml:space="preserve">). The size range of </w:t>
      </w:r>
      <w:r w:rsidR="00DC5669">
        <w:t>snails</w:t>
      </w:r>
      <w:r w:rsidR="00120291">
        <w:t xml:space="preserve"> found in Mayan Cichlids</w:t>
      </w:r>
      <w:r w:rsidR="00EF1EEE">
        <w:t xml:space="preserve"> (snails &lt; 3 mm SL)</w:t>
      </w:r>
      <w:r w:rsidR="00120291">
        <w:t xml:space="preserve"> was typically smaller than </w:t>
      </w:r>
      <w:r w:rsidR="000D34BC">
        <w:t>hatchling</w:t>
      </w:r>
      <w:r w:rsidR="00E8342A">
        <w:t xml:space="preserve"> apple snails (</w:t>
      </w:r>
      <w:r w:rsidR="00EF1EEE">
        <w:t>3 mm SL)</w:t>
      </w:r>
      <w:r w:rsidR="00120291">
        <w:t xml:space="preserve"> </w:t>
      </w:r>
      <w:r w:rsidR="00EF1EEE">
        <w:t>whereas the size range of</w:t>
      </w:r>
      <w:r w:rsidR="007711FB">
        <w:t xml:space="preserve"> snails found in the diets of</w:t>
      </w:r>
      <w:r w:rsidR="00120291">
        <w:t xml:space="preserve"> Greater Sirens</w:t>
      </w:r>
      <w:r w:rsidR="007711FB">
        <w:t xml:space="preserve"> overlapped the sizes of juvenile apple snails (3-</w:t>
      </w:r>
      <w:r w:rsidR="007B124E">
        <w:t>1</w:t>
      </w:r>
      <w:r w:rsidR="00CD4188">
        <w:t>0</w:t>
      </w:r>
      <w:r w:rsidR="007B124E">
        <w:t xml:space="preserve"> mm SL</w:t>
      </w:r>
      <w:r w:rsidR="00B65DDE">
        <w:t xml:space="preserve">; </w:t>
      </w:r>
      <w:r w:rsidR="00120291">
        <w:t>Figure S</w:t>
      </w:r>
      <w:r w:rsidR="0002318C">
        <w:t>#</w:t>
      </w:r>
      <w:r w:rsidR="004424C3">
        <w:t>). And juvenile apple snails were found in the diets of Greater Sirens but not Mayan Cichlids</w:t>
      </w:r>
      <w:r w:rsidR="00CD4188">
        <w:t xml:space="preserve"> (Figure S#)</w:t>
      </w:r>
      <w:r w:rsidR="004424C3">
        <w:t xml:space="preserve">. </w:t>
      </w:r>
      <w:r w:rsidR="000A6858">
        <w:t>From the laboratory and dietary observation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by </w:t>
      </w:r>
      <w:r w:rsidR="00206BF6">
        <w:t xml:space="preserve">giant water bugs (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 xml:space="preserve">as caused </w:t>
      </w:r>
      <w:r w:rsidR="0002318C">
        <w:t>by Greater Sirens</w:t>
      </w:r>
      <w:r w:rsidR="005A346F">
        <w:t xml:space="preserve"> (Figure 4A)</w:t>
      </w:r>
      <w:r w:rsidR="0002318C">
        <w:t>,</w:t>
      </w:r>
      <w:r w:rsidR="004472A5" w:rsidRPr="00524172">
        <w:t xml:space="preserve"> and “dead” as a caused by something </w:t>
      </w:r>
      <w:r w:rsidR="00E0020A">
        <w:t>abiotic</w:t>
      </w:r>
      <w:r w:rsidR="004472A5" w:rsidRPr="00524172">
        <w:t>.</w:t>
      </w:r>
    </w:p>
    <w:p w14:paraId="0F51FF69" w14:textId="5C0BBE9A" w:rsidR="00695B5F" w:rsidRPr="00524172" w:rsidRDefault="00B2758B" w:rsidP="006D33AB">
      <w:pPr>
        <w:pStyle w:val="NATESTYLE1CommonCollege"/>
        <w:ind w:firstLine="720"/>
        <w:jc w:val="both"/>
      </w:pPr>
      <w:r>
        <w:lastRenderedPageBreak/>
        <w:t xml:space="preserve">To </w:t>
      </w:r>
      <w:r w:rsidR="004255FE">
        <w:t>determine the relative strength of predation by each juvenile predator</w:t>
      </w:r>
      <w:r w:rsidR="00EA0922">
        <w:t xml:space="preserve"> between </w:t>
      </w:r>
      <w:r w:rsidR="005A2963">
        <w:t>seasons</w:t>
      </w:r>
      <w:r w:rsidR="00EA0922">
        <w:t xml:space="preserve">, we </w:t>
      </w:r>
      <w:r w:rsidR="00292939">
        <w:t>explored</w:t>
      </w:r>
      <w:r w:rsidR="009D06E8">
        <w:t xml:space="preserve"> three different aspects of predation. 1) We </w:t>
      </w:r>
      <w:r w:rsidR="00292939">
        <w:t>looked at the differences in the</w:t>
      </w:r>
      <w:r w:rsidR="00527771">
        <w:t xml:space="preserve"> counts of the</w:t>
      </w:r>
      <w:r w:rsidR="00292939">
        <w:t xml:space="preserve"> three artifact</w:t>
      </w:r>
      <w:r w:rsidR="00527771">
        <w:t>s related to predators (crushed/peeled, empty</w:t>
      </w:r>
      <w:r w:rsidR="0089348E">
        <w:t>,</w:t>
      </w:r>
      <w:r w:rsidR="00527771">
        <w:t xml:space="preserve"> missing)</w:t>
      </w:r>
      <w:r w:rsidR="00292939">
        <w:t xml:space="preserve"> across seasons. </w:t>
      </w:r>
      <w:r w:rsidR="00531D58">
        <w:t xml:space="preserve">2) We looked at </w:t>
      </w:r>
      <w:r w:rsidR="008259A0">
        <w:t>seasonal</w:t>
      </w:r>
      <w:r w:rsidR="00531D58">
        <w:t xml:space="preserve"> changes in abundance</w:t>
      </w:r>
      <w:r w:rsidR="00142A39">
        <w:t xml:space="preserve"> of the three predators (i.e., Giant Water Bugs, Crayfish, and Greater Sirens) that were most likely responsible for the artifacts.</w:t>
      </w:r>
      <w:r w:rsidR="008259A0">
        <w:t xml:space="preserve"> </w:t>
      </w:r>
      <w:r w:rsidR="00142A39">
        <w:t xml:space="preserve">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7766FB">
        <w:instrText xml:space="preserve"> ADDIN ZOTERO_ITEM CSL_CITATION {"citationID":"qwMtyVc8","properties":{"formattedCitation":"(Dorn &amp; Cook, 2015)","plainCitation":"(Dorn &amp; Cook, 2015)","dontUpdate":true,"noteIndex":0},"citationItems":[{"id":"jA1NzBln/4nJYc7U2","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and SI</w:t>
      </w:r>
      <w:r w:rsidR="000472D5">
        <w:t>)</w:t>
      </w:r>
      <w:r w:rsidR="00437CFF" w:rsidRPr="00524172">
        <w:t>.</w:t>
      </w:r>
      <w:r w:rsidR="002F2A77">
        <w:t xml:space="preserve">  3) We divided the counts of the artifacts by the abundance of the different predators to measure per-capita predation rates.</w:t>
      </w:r>
      <w:r w:rsidR="00437CFF">
        <w:t xml:space="preserve"> </w:t>
      </w:r>
    </w:p>
    <w:p w14:paraId="33ABD9E2" w14:textId="092B0F07" w:rsidR="00695B5F" w:rsidRPr="00C6515F" w:rsidRDefault="004C05B4" w:rsidP="00C6515F">
      <w:pPr>
        <w:pStyle w:val="Heading2"/>
      </w:pPr>
      <w:r>
        <w:t>Development</w:t>
      </w:r>
    </w:p>
    <w:p w14:paraId="6E62FA89" w14:textId="003D57BE" w:rsidR="00772361" w:rsidRDefault="00BE6524" w:rsidP="00F840A9">
      <w:pPr>
        <w:pStyle w:val="NATESTYLE1CommonCollege"/>
      </w:pPr>
      <w:r>
        <w:t>We</w:t>
      </w:r>
      <w:r w:rsidR="004472A5" w:rsidRPr="00524172">
        <w:t xml:space="preserve"> measured </w:t>
      </w:r>
      <w:r w:rsidR="00037210">
        <w:t xml:space="preserve">the </w:t>
      </w:r>
      <w:r w:rsidR="004C05B4">
        <w:t>development</w:t>
      </w:r>
      <w:r w:rsidR="00037210">
        <w:t xml:space="preserv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4C05B4">
        <w:t>development</w:t>
      </w:r>
      <w:r w:rsidR="00724133">
        <w:t xml:space="preserve">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106038">
        <w:fldChar w:fldCharType="begin"/>
      </w:r>
      <w:r w:rsidR="007766FB">
        <w:instrText xml:space="preserve"> ADDIN ZOTERO_ITEM CSL_CITATION {"citationID":"3mvNUB7i","properties":{"formattedCitation":"(Barrus et al., 2023)","plainCitation":"(Barrus et al., 2023)","dontUpdate":true,"noteIndex":0},"citationItems":[{"id":"jA1NzBln/Y0XC2KTy","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r w:rsidR="0008316F" w:rsidRPr="0008316F">
        <w:rPr>
          <w:i/>
          <w:iCs/>
        </w:rPr>
        <w:t>in situ</w:t>
      </w:r>
      <w:r w:rsidR="0008316F">
        <w:t xml:space="preserve"> 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7766FB">
        <w:instrText xml:space="preserve"> ADDIN ZOTERO_ITEM CSL_CITATION {"citationID":"N2quuQK1","properties":{"formattedCitation":"(Barrus et al., 2023; Drumheller et al., 2022)","plainCitation":"(Barrus et al., 2023; Drumheller et al., 2022)","noteIndex":0},"citationItems":[{"id":"jA1NzBln/Y0XC2KTy","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A1NzBln/Ep4v2Qry","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5D2654" w:rsidRPr="005D2654">
        <w:t>(Barrus et al., 2023; Drumheller et al., 2022)</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C6716E">
        <w:t xml:space="preserve"> </w:t>
      </w:r>
      <w:r w:rsidR="00850CDA">
        <w:t>We</w:t>
      </w:r>
      <w:r w:rsidR="00361D39">
        <w:t xml:space="preserve"> placed</w:t>
      </w:r>
      <w:r w:rsidR="00850CDA">
        <w:t xml:space="preserve"> 8 cages in LILA and</w:t>
      </w:r>
      <w:r w:rsidR="00361D39">
        <w:t xml:space="preserve"> </w:t>
      </w:r>
      <w:r w:rsidR="00F9467A">
        <w:t>3 cages in WCA3A</w:t>
      </w:r>
      <w:r w:rsidR="006672C2">
        <w:t>.</w:t>
      </w:r>
      <w:r w:rsidR="002D7E24">
        <w:t xml:space="preserve">  For the wet season</w:t>
      </w:r>
      <w:r w:rsidR="000D73F1">
        <w:t xml:space="preserve"> in the </w:t>
      </w:r>
      <w:r w:rsidR="004D42BA">
        <w:t>WCA3A</w:t>
      </w:r>
      <w:r w:rsidR="002D7E24">
        <w:t xml:space="preserve">, we </w:t>
      </w:r>
      <w:r w:rsidR="004D42BA">
        <w:t>used</w:t>
      </w:r>
      <w:r w:rsidR="002D7E24">
        <w:t xml:space="preserve"> total phosphorus </w:t>
      </w:r>
      <w:r w:rsidR="005337FD">
        <w:t>of periphyton mat</w:t>
      </w:r>
      <w:r w:rsidR="002D7E24">
        <w:t xml:space="preserve"> </w:t>
      </w:r>
      <w:r w:rsidR="001E188D">
        <w:t xml:space="preserve">to </w:t>
      </w:r>
      <w:r w:rsidR="004D42BA">
        <w:t>predict</w:t>
      </w:r>
      <w:r w:rsidR="001E188D">
        <w:t xml:space="preserve"> </w:t>
      </w:r>
      <w:r w:rsidR="0029562A">
        <w:t>development</w:t>
      </w:r>
      <w:r w:rsidR="001E188D">
        <w:t xml:space="preserve"> of the Florida Apple Snail</w:t>
      </w:r>
      <w:r w:rsidR="004D42BA">
        <w:t xml:space="preserve"> using </w:t>
      </w:r>
      <w:r w:rsidR="005337FD">
        <w:t>a</w:t>
      </w:r>
      <w:r w:rsidR="004D42BA">
        <w:t xml:space="preserve"> </w:t>
      </w:r>
      <w:r w:rsidR="002614D9">
        <w:t>regression</w:t>
      </w:r>
      <w:r w:rsidR="001E188D">
        <w:t xml:space="preserve"> </w:t>
      </w:r>
      <w:r w:rsidR="001E188D">
        <w:fldChar w:fldCharType="begin"/>
      </w:r>
      <w:r w:rsidR="007766FB">
        <w:instrText xml:space="preserve"> ADDIN ZOTERO_ITEM CSL_CITATION {"citationID":"e6hnWqXG","properties":{"formattedCitation":"(Barrus et al., 2023)","plainCitation":"(Barrus et al., 2023)","noteIndex":0},"citationItems":[{"id":"jA1NzBln/Y0XC2KTy","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Barrus et al., 2023)</w:t>
      </w:r>
      <w:r w:rsidR="001E188D">
        <w:fldChar w:fldCharType="end"/>
      </w:r>
      <w:r w:rsidR="001E188D">
        <w:t>.</w:t>
      </w:r>
      <w:r w:rsidR="000E0597">
        <w:t xml:space="preserve">  We were only able to obtain wet season </w:t>
      </w:r>
      <w:r w:rsidR="00A61B40">
        <w:t>development</w:t>
      </w:r>
      <w:r w:rsidR="000E0597">
        <w:t xml:space="preserve"> for the site </w:t>
      </w:r>
      <w:r w:rsidR="000E0597">
        <w:lastRenderedPageBreak/>
        <w:t>WCA03</w:t>
      </w:r>
      <w:r w:rsidR="006019FD">
        <w:t xml:space="preserve"> through the regression</w:t>
      </w:r>
      <w:r w:rsidR="000E0597">
        <w:t xml:space="preserve"> because low dry season water depths made the site inaccessible</w:t>
      </w:r>
      <w:r w:rsidR="000B3B9F">
        <w:t xml:space="preserve"> for </w:t>
      </w:r>
      <w:r w:rsidR="000B3B9F" w:rsidRPr="008C797B">
        <w:t>the</w:t>
      </w:r>
      <w:r w:rsidR="000B3B9F" w:rsidRPr="000B3B9F">
        <w:rPr>
          <w:i/>
          <w:iCs/>
        </w:rPr>
        <w:t xml:space="preserve"> </w:t>
      </w:r>
      <w:proofErr w:type="gramStart"/>
      <w:r w:rsidR="000B3B9F" w:rsidRPr="000B3B9F">
        <w:rPr>
          <w:i/>
          <w:iCs/>
        </w:rPr>
        <w:t>in situ</w:t>
      </w:r>
      <w:proofErr w:type="gramEnd"/>
      <w:r w:rsidR="000B3B9F">
        <w:t xml:space="preserve"> cage</w:t>
      </w:r>
      <w:r w:rsidR="00A92732">
        <w:t>s</w:t>
      </w:r>
      <w:r w:rsidR="000E0597">
        <w:t>.</w:t>
      </w:r>
      <w:r w:rsidR="008B47B7" w:rsidRPr="008B47B7">
        <w:t xml:space="preserve"> </w:t>
      </w:r>
    </w:p>
    <w:p w14:paraId="5AB15C28" w14:textId="35B9C3A6"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proofErr w:type="gramStart"/>
      <w:r w:rsidR="00937F66">
        <w:t>development</w:t>
      </w:r>
      <w:proofErr w:type="gramEnd"/>
      <w:r w:rsidR="00E3449E">
        <w:t xml:space="preserve"> of apple snails.</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28FF0B6D"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initial size 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size 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6455BB39" w:rsidR="0094791D" w:rsidRPr="0090726F" w:rsidRDefault="008A2E3C" w:rsidP="0090726F">
      <w:pPr>
        <w:pStyle w:val="NATESTYLE1CommonCollege"/>
        <w:jc w:val="both"/>
        <w:rPr>
          <w:rFonts w:eastAsiaTheme="minorEastAsia"/>
        </w:rPr>
      </w:pPr>
      <w:r>
        <w:rPr>
          <w:rFonts w:eastAsiaTheme="minorEastAsia"/>
        </w:rPr>
        <w:t xml:space="preserve">We calculated mean and 95% confidence intervals of </w:t>
      </w:r>
      <w:proofErr w:type="spellStart"/>
      <w:r>
        <w:rPr>
          <w:rFonts w:eastAsiaTheme="minorEastAsia"/>
        </w:rPr>
        <w:t>k</w:t>
      </w:r>
      <w:r w:rsidRPr="008A2E3C">
        <w:rPr>
          <w:rFonts w:eastAsiaTheme="minorEastAsia"/>
          <w:vertAlign w:val="subscript"/>
        </w:rPr>
        <w:t>growth</w:t>
      </w:r>
      <w:proofErr w:type="spellEnd"/>
      <w:r w:rsidR="00223B46">
        <w:rPr>
          <w:rFonts w:eastAsiaTheme="minorEastAsia"/>
        </w:rPr>
        <w:t xml:space="preserve"> to compare our season-dependent </w:t>
      </w:r>
      <w:r w:rsidR="005F7152">
        <w:rPr>
          <w:rFonts w:eastAsiaTheme="minorEastAsia"/>
        </w:rPr>
        <w:t>development</w:t>
      </w:r>
      <w:r w:rsidR="00223B46">
        <w:rPr>
          <w:rFonts w:eastAsiaTheme="minorEastAsia"/>
        </w:rPr>
        <w:t xml:space="preserve"> to the </w:t>
      </w:r>
      <w:r w:rsidR="004045F1">
        <w:rPr>
          <w:rFonts w:eastAsiaTheme="minorEastAsia"/>
        </w:rPr>
        <w:t>zero-population</w:t>
      </w:r>
      <w:r w:rsidR="00223B46">
        <w:rPr>
          <w:rFonts w:eastAsiaTheme="minorEastAsia"/>
        </w:rPr>
        <w:t xml:space="preserve"> growth isocline. </w:t>
      </w:r>
      <w:r w:rsidR="003072D7">
        <w:t xml:space="preserve"> </w:t>
      </w:r>
    </w:p>
    <w:p w14:paraId="682421B9" w14:textId="727F45A0" w:rsidR="007A1072" w:rsidRDefault="00B260FD" w:rsidP="00C6515F">
      <w:pPr>
        <w:pStyle w:val="Heading1"/>
      </w:pPr>
      <w:r w:rsidRPr="00524172">
        <w:t>Results</w:t>
      </w:r>
    </w:p>
    <w:p w14:paraId="05149B00" w14:textId="422237E2" w:rsidR="003244F7" w:rsidRPr="00524172" w:rsidRDefault="009435F3" w:rsidP="003244F7">
      <w:pPr>
        <w:pStyle w:val="NATESTYLE1CommonCollege"/>
        <w:spacing w:after="240"/>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E97C49">
        <w:t>development</w:t>
      </w:r>
      <w:r w:rsidR="003244F7" w:rsidRPr="00524172">
        <w:t xml:space="preserve"> 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w:t>
      </w:r>
      <w:r w:rsidR="0082576E">
        <w:t xml:space="preserve"> at CJS of </w:t>
      </w:r>
      <w:r w:rsidR="00B10A91">
        <w:t>0.8</w:t>
      </w:r>
      <w:r w:rsidR="00A84DC1">
        <w:t>0</w:t>
      </w:r>
      <w:r w:rsidR="0082576E">
        <w:t xml:space="preserve">). </w:t>
      </w:r>
      <w:r w:rsidR="001B73A2">
        <w:t xml:space="preserve">The interaction (i.e., </w:t>
      </w:r>
      <w:r w:rsidR="001B573F">
        <w:t>t</w:t>
      </w:r>
      <w:r w:rsidR="006811B9">
        <w:t xml:space="preserve">he gap </w:t>
      </w:r>
      <w:r w:rsidR="001B73A2">
        <w:t xml:space="preserve">between good and poor reproductive </w:t>
      </w:r>
      <w:r w:rsidR="001B573F">
        <w:t>isoclines)</w:t>
      </w:r>
      <w:r w:rsidR="001B73A2">
        <w:t xml:space="preserve"> appears to </w:t>
      </w:r>
      <w:r w:rsidR="00725AEE">
        <w:t>strengthen</w:t>
      </w:r>
      <w:r w:rsidR="001B73A2">
        <w:t xml:space="preserve"> at higher </w:t>
      </w:r>
      <w:r w:rsidR="00A61B40">
        <w:t>development</w:t>
      </w:r>
      <w:r w:rsidR="001B73A2">
        <w:t xml:space="preserve"> and lower survival (Figure 2).</w:t>
      </w:r>
      <w:r w:rsidR="0082576E">
        <w:t xml:space="preserve"> </w:t>
      </w:r>
    </w:p>
    <w:p w14:paraId="2E8F6D84" w14:textId="3FFC83DA" w:rsidR="00B260FD" w:rsidRDefault="007A4531" w:rsidP="00C6515F">
      <w:pPr>
        <w:pStyle w:val="Heading2"/>
      </w:pPr>
      <w:r w:rsidRPr="00524172">
        <w:lastRenderedPageBreak/>
        <w:t xml:space="preserve">Empirical Measures of Survival and </w:t>
      </w:r>
      <w:r w:rsidR="00A61B40">
        <w:t>Development</w:t>
      </w:r>
    </w:p>
    <w:p w14:paraId="3E0E0C9E" w14:textId="0ED815C8" w:rsidR="00004CAC" w:rsidRDefault="00B260FD" w:rsidP="00C6515F">
      <w:pPr>
        <w:pStyle w:val="NATESTYLE1CommonCollege"/>
        <w:spacing w:after="240"/>
        <w:ind w:firstLine="720"/>
        <w:jc w:val="both"/>
      </w:pPr>
      <w:bookmarkStart w:id="3"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r w:rsidR="00C31F41">
        <w:t xml:space="preserve">predator </w:t>
      </w:r>
      <w:proofErr w:type="spellStart"/>
      <w:r w:rsidR="00BB666A" w:rsidRPr="00524172">
        <w:t>exclosure</w:t>
      </w:r>
      <w:proofErr w:type="spellEnd"/>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proofErr w:type="spellStart"/>
      <w:r w:rsidR="00BB666A" w:rsidRPr="00524172">
        <w:t>exclosure</w:t>
      </w:r>
      <w:proofErr w:type="spellEnd"/>
      <w:r w:rsidR="00BB666A" w:rsidRPr="00524172">
        <w:t xml:space="preserve"> cages </w:t>
      </w:r>
      <w:r w:rsidR="00515CDD" w:rsidRPr="00524172">
        <w:t xml:space="preserve">in the dry season was </w:t>
      </w:r>
      <w:proofErr w:type="gramStart"/>
      <w:r w:rsidR="009D24DA">
        <w:t>not</w:t>
      </w:r>
      <w:proofErr w:type="gramEnd"/>
      <w:r w:rsidR="009D24DA">
        <w:t xml:space="preserve"> </w:t>
      </w:r>
      <w:r w:rsidR="0089573E">
        <w:t>different</w:t>
      </w:r>
      <w:r w:rsidR="00515CDD" w:rsidRPr="00524172">
        <w:t xml:space="preserve"> (mean = 0.994, se = 0.002, n = 27 days) than the wet season (mean = 0.999, se = 0.001, n = 22 days</w:t>
      </w:r>
      <w:r w:rsidR="009D24DA">
        <w:t xml:space="preserve">; </w:t>
      </w:r>
      <w:r w:rsidR="00515CDD" w:rsidRPr="00524172">
        <w:t>overlapping 95% confidence intervals; Figure S</w:t>
      </w:r>
      <w:r w:rsidR="00160C17">
        <w:t>##</w:t>
      </w:r>
      <w:r w:rsidR="00515CDD" w:rsidRPr="00524172">
        <w:t>).</w:t>
      </w:r>
      <w:r w:rsidR="00E9210A" w:rsidRPr="00524172">
        <w:t xml:space="preserve"> In addition, one of the cages was </w:t>
      </w:r>
      <w:r w:rsidR="00206C57" w:rsidRPr="00524172">
        <w:t>colonized</w:t>
      </w:r>
      <w:r w:rsidR="00E9210A" w:rsidRPr="00524172">
        <w:t xml:space="preserve"> by a single </w:t>
      </w:r>
      <w:r w:rsidR="00862EC4">
        <w:t>giant water bug</w:t>
      </w:r>
      <w:r w:rsidR="00E9210A" w:rsidRPr="00524172">
        <w:t xml:space="preserve"> and </w:t>
      </w:r>
      <w:r w:rsidR="00CF2D9C">
        <w:t>snails were left empty</w:t>
      </w:r>
      <w:r w:rsidR="00E9210A" w:rsidRPr="00524172">
        <w:t xml:space="preserve"> by the end of the experiment.</w:t>
      </w:r>
    </w:p>
    <w:p w14:paraId="4F734485" w14:textId="5F618FCE" w:rsidR="0008129A" w:rsidRPr="00524172" w:rsidRDefault="00CD46EA" w:rsidP="00C6515F">
      <w:pPr>
        <w:pStyle w:val="NATESTYLE1CommonCollege"/>
        <w:spacing w:after="240"/>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4B5E8417" w:rsidR="00004CAC" w:rsidRDefault="00B260FD" w:rsidP="00524172">
      <w:pPr>
        <w:pStyle w:val="NATESTYLE1CommonCollege"/>
        <w:spacing w:after="240"/>
        <w:jc w:val="both"/>
      </w:pPr>
      <w:r w:rsidRPr="00524172">
        <w:tab/>
      </w:r>
      <w:r w:rsidR="001B22E6">
        <w:t>T</w:t>
      </w:r>
      <w:r w:rsidR="009C4422">
        <w:t>he size-dependency</w:t>
      </w:r>
      <w:r w:rsidR="001B22E6">
        <w:t xml:space="preserve"> of snail survival</w:t>
      </w:r>
      <w:r w:rsidR="009C4422">
        <w:t xml:space="preserve"> changed with seasons.  T</w:t>
      </w:r>
      <w:r w:rsidRPr="00524172">
        <w:t xml:space="preserve">he top four models (cumulative weight = 0.95) for predicting daily survival probability included </w:t>
      </w:r>
      <w:r w:rsidR="00837676">
        <w:t>SL</w:t>
      </w:r>
      <w:r w:rsidRPr="00524172">
        <w:t>, Season, and the interaction between Length and Season (Table 1). The top model did not include any additional variables, but the next three best models (</w:t>
      </w:r>
      <w:proofErr w:type="spellStart"/>
      <w:r w:rsidRPr="00524172">
        <w:t>ΔAICc</w:t>
      </w:r>
      <w:proofErr w:type="spellEnd"/>
      <w:r w:rsidRPr="00524172">
        <w:t xml:space="preserve"> </w:t>
      </w:r>
      <w:r w:rsidR="00B94E74">
        <w:t>≤</w:t>
      </w:r>
      <w:r w:rsidRPr="00524172">
        <w:t xml:space="preserve"> </w:t>
      </w:r>
      <w:r w:rsidR="00B94E74">
        <w:t>2.74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apple snail daily survival probability increased with size (z = 2.667: </w:t>
      </w:r>
      <w:r w:rsidRPr="00524172">
        <w:rPr>
          <w:i/>
          <w:iCs/>
        </w:rPr>
        <w:t>p</w:t>
      </w:r>
      <w:r w:rsidRPr="00524172">
        <w:t xml:space="preserve"> = 0.008; Figure </w:t>
      </w:r>
      <w:r w:rsidR="007C505C">
        <w:t>3</w:t>
      </w:r>
      <w:r w:rsidRPr="00524172">
        <w:t xml:space="preserve">), but in the wet season, apple snail daily survival probability </w:t>
      </w:r>
      <w:r w:rsidRPr="00524172">
        <w:lastRenderedPageBreak/>
        <w:t xml:space="preserve">did not vary with siz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B</w:t>
      </w:r>
      <w:r w:rsidRPr="00524172">
        <w:t>).</w:t>
      </w:r>
      <w:r w:rsidR="006F43FD">
        <w:t xml:space="preserve">  </w:t>
      </w:r>
    </w:p>
    <w:p w14:paraId="18E0B206" w14:textId="7F39FD54" w:rsidR="00004CAC" w:rsidRPr="00524172" w:rsidRDefault="00B260FD" w:rsidP="00524172">
      <w:pPr>
        <w:pStyle w:val="NATESTYLE1CommonCollege"/>
        <w:spacing w:after="240"/>
        <w:jc w:val="both"/>
      </w:pPr>
      <w:r w:rsidRPr="00524172">
        <w:tab/>
      </w:r>
      <w:r w:rsidR="001C62E3">
        <w:t xml:space="preserve">Exploring </w:t>
      </w:r>
      <w:r w:rsidR="00FD75B8">
        <w:t>t</w:t>
      </w:r>
      <w:r w:rsidRPr="00524172">
        <w:t>he mortality artifacts</w:t>
      </w:r>
      <w:r w:rsidR="00FD75B8">
        <w:t xml:space="preserve"> of juvenile snails</w:t>
      </w:r>
      <w:r w:rsidR="00E53E73">
        <w:t xml:space="preserve"> from LILA</w:t>
      </w:r>
      <w:r w:rsidRPr="00524172">
        <w:t xml:space="preserve"> (i.e., shell conditions) indicated that</w:t>
      </w:r>
      <w:r w:rsidR="00AA3CFC">
        <w:t xml:space="preserve"> t</w:t>
      </w:r>
      <w:r w:rsidR="004472A5" w:rsidRPr="00524172">
        <w:t>here</w:t>
      </w:r>
      <w:r w:rsidRPr="00524172">
        <w:t xml:space="preserve"> were more</w:t>
      </w:r>
      <w:r w:rsidR="00675FE3">
        <w:t xml:space="preserve"> than</w:t>
      </w:r>
      <w:r w:rsidRPr="00524172">
        <w:t xml:space="preserve"> </w:t>
      </w:r>
      <w:r w:rsidR="009B13CC" w:rsidRPr="00524172">
        <w:t xml:space="preserve">4.0 times as many </w:t>
      </w:r>
      <w:r w:rsidR="00717392">
        <w:t xml:space="preserve">juvenile </w:t>
      </w:r>
      <w:r w:rsidR="009B13CC" w:rsidRPr="00524172">
        <w:t>predation events in</w:t>
      </w:r>
      <w:r w:rsidRPr="00524172">
        <w:t xml:space="preserve"> the dry season than the wet season (Figure </w:t>
      </w:r>
      <w:r w:rsidR="00BD036C">
        <w:t>4</w:t>
      </w:r>
      <w:r w:rsidRPr="00524172">
        <w:t>A</w:t>
      </w:r>
      <w:r w:rsidR="009B13CC" w:rsidRPr="00524172">
        <w:t>; Table S3.1</w:t>
      </w:r>
      <w:r w:rsidRPr="00524172">
        <w:t>)</w:t>
      </w:r>
      <w:r w:rsidR="001B1D22">
        <w:t>.</w:t>
      </w:r>
      <w:r w:rsidR="00A65A33">
        <w:t xml:space="preserve"> Giant Water Bugs</w:t>
      </w:r>
      <w:r w:rsidR="00A400B4">
        <w:t>, Crayfish, and Greater Sirens</w:t>
      </w:r>
      <w:r w:rsidR="00A65A33">
        <w:t xml:space="preserve"> were </w:t>
      </w:r>
      <w:proofErr w:type="gramStart"/>
      <w:r w:rsidR="00A65A33">
        <w:t xml:space="preserve">3.4 </w:t>
      </w:r>
      <w:r w:rsidR="00A400B4">
        <w:t>,</w:t>
      </w:r>
      <w:proofErr w:type="gramEnd"/>
      <w:r w:rsidR="00A65A33">
        <w:t xml:space="preserve"> </w:t>
      </w:r>
      <w:r w:rsidR="00A400B4">
        <w:t>4.8, and 24 times</w:t>
      </w:r>
      <w:r w:rsidR="00A65A33">
        <w:t xml:space="preserve"> less abundant in the wet sea</w:t>
      </w:r>
      <w:r w:rsidR="00A400B4">
        <w:t xml:space="preserve">son than the dry season, respectively </w:t>
      </w:r>
      <w:r w:rsidR="00862ED3" w:rsidRPr="00524172">
        <w:t xml:space="preserve">(Figure </w:t>
      </w:r>
      <w:r w:rsidR="00BD036C">
        <w:t>4</w:t>
      </w:r>
      <w:r w:rsidR="00862ED3" w:rsidRPr="00524172">
        <w:t>; Table S3.1)</w:t>
      </w:r>
      <w:r w:rsidR="007A4531" w:rsidRPr="00524172">
        <w:t>.</w:t>
      </w:r>
      <w:r w:rsidR="00A400B4">
        <w:t xml:space="preserve">  </w:t>
      </w:r>
      <w:r w:rsidR="00BB066D">
        <w:t>Except for Giant Water Bu</w:t>
      </w:r>
      <w:r w:rsidR="00E4456A">
        <w:t>g</w:t>
      </w:r>
      <w:r w:rsidR="00BB066D">
        <w:t>s, p</w:t>
      </w:r>
      <w:r w:rsidR="00A400B4">
        <w:t>er-capita</w:t>
      </w:r>
      <w:r w:rsidR="00004CAC">
        <w:t xml:space="preserve"> </w:t>
      </w:r>
      <w:r w:rsidR="00A400B4">
        <w:t>predation</w:t>
      </w:r>
      <w:r w:rsidR="00BB066D">
        <w:t xml:space="preserve"> increased in the warmer wet season. </w:t>
      </w:r>
      <w:proofErr w:type="gramStart"/>
      <w:r w:rsidR="00BB066D">
        <w:t>Although,</w:t>
      </w:r>
      <w:proofErr w:type="gramEnd"/>
      <w:r w:rsidR="00BB066D">
        <w:t xml:space="preserve"> </w:t>
      </w:r>
      <w:r w:rsidR="005A69E9">
        <w:t xml:space="preserve">predator </w:t>
      </w:r>
      <w:r w:rsidR="00BB066D">
        <w:t xml:space="preserve">abundance and per-capita predation rates were not explored in the WCAs, </w:t>
      </w:r>
      <w:r w:rsidR="00B712D6">
        <w:t>the season</w:t>
      </w:r>
      <w:r w:rsidR="00297CCE">
        <w:t xml:space="preserve">al </w:t>
      </w:r>
      <w:r w:rsidR="00E4456A">
        <w:t>change</w:t>
      </w:r>
      <w:r w:rsidR="005A69E9">
        <w:t xml:space="preserve"> in artifact</w:t>
      </w:r>
      <w:r w:rsidR="00B712D6">
        <w:t xml:space="preserve"> counts in the WCAs were consistent with those found in LILA</w:t>
      </w:r>
      <w:r w:rsidR="00E60767">
        <w:t>, except for missing</w:t>
      </w:r>
      <w:r w:rsidR="00656503">
        <w:t xml:space="preserve"> artifacts which were largely </w:t>
      </w:r>
      <w:r w:rsidR="002654FC">
        <w:t>absent.</w:t>
      </w:r>
    </w:p>
    <w:bookmarkEnd w:id="3"/>
    <w:p w14:paraId="7B95B5AB" w14:textId="2C70B1A1" w:rsidR="00004CAC" w:rsidRPr="00C6515F" w:rsidRDefault="00B260FD" w:rsidP="00C6515F">
      <w:pPr>
        <w:pStyle w:val="Heading2"/>
      </w:pPr>
      <w:r w:rsidRPr="00524172">
        <w:t>Seasonal Population</w:t>
      </w:r>
      <w:r w:rsidR="003244F7">
        <w:t>-</w:t>
      </w:r>
      <w:r w:rsidRPr="00524172">
        <w:t>Level Effects</w:t>
      </w:r>
    </w:p>
    <w:p w14:paraId="2F53949F" w14:textId="0B6507ED" w:rsidR="00004CAC" w:rsidRPr="00524172" w:rsidRDefault="00B260FD" w:rsidP="00524172">
      <w:pPr>
        <w:pStyle w:val="NATESTYLE1CommonCollege"/>
        <w:spacing w:after="240"/>
        <w:jc w:val="both"/>
      </w:pPr>
      <w:bookmarkStart w:id="4" w:name="_Hlk98959510"/>
      <w:r w:rsidRPr="00524172">
        <w:tab/>
      </w:r>
      <w:r w:rsidR="006D7996">
        <w:t xml:space="preserve">There was </w:t>
      </w:r>
      <w:r w:rsidR="00712733">
        <w:t>variation</w:t>
      </w:r>
      <w:r w:rsidR="0044495A">
        <w:t xml:space="preserve"> in</w:t>
      </w:r>
      <w:r w:rsidR="006D7996">
        <w:t xml:space="preserve"> the measured survival and </w:t>
      </w:r>
      <w:r w:rsidR="00A61B40">
        <w:t>development</w:t>
      </w:r>
      <w:r w:rsidR="006D7996">
        <w:t xml:space="preserve"> </w:t>
      </w:r>
      <w:r w:rsidR="00D30F67">
        <w:t>parameters across sites, seasons, and with or without natural predator regimes</w:t>
      </w:r>
      <w:r w:rsidR="0044495A">
        <w:t xml:space="preserve"> (Figure </w:t>
      </w:r>
      <w:r w:rsidR="00120926">
        <w:t>5</w:t>
      </w:r>
      <w:r w:rsidR="0044495A">
        <w:t>)</w:t>
      </w:r>
      <w:r w:rsidR="00D30F67">
        <w:t>.</w:t>
      </w:r>
      <w:r w:rsidR="00120926">
        <w:t xml:space="preserve">  </w:t>
      </w:r>
      <w:r w:rsidR="00A61B40">
        <w:t>Development was</w:t>
      </w:r>
      <w:r w:rsidR="00120926">
        <w:t xml:space="preserve"> generally higher in the warmer wet season than the dry season (Figure 5, </w:t>
      </w:r>
      <w:r w:rsidR="00393A4A">
        <w:t>Figure S1</w:t>
      </w:r>
      <w:r w:rsidR="00120926">
        <w:t xml:space="preserve">). </w:t>
      </w:r>
      <w:r w:rsidR="0044495A">
        <w:t xml:space="preserve"> </w:t>
      </w:r>
      <w:r w:rsidRPr="00524172">
        <w:t xml:space="preserve"> </w:t>
      </w:r>
      <w:r w:rsidR="000F554B">
        <w:t>H</w:t>
      </w:r>
      <w:r w:rsidR="006F7964">
        <w:t xml:space="preserve">igh survival without </w:t>
      </w:r>
      <w:r w:rsidR="00844A24">
        <w:t xml:space="preserve">natural </w:t>
      </w:r>
      <w:r w:rsidR="006F7964">
        <w:t>predator</w:t>
      </w:r>
      <w:r w:rsidR="00844A24">
        <w:t xml:space="preserve"> </w:t>
      </w:r>
      <w:r w:rsidR="00D345DB">
        <w:t>assemblages</w:t>
      </w:r>
      <w:r w:rsidR="006F7964">
        <w:t xml:space="preserve">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r w:rsidRPr="00524172">
        <w:t xml:space="preserve"> </w:t>
      </w:r>
      <w:bookmarkEnd w:id="4"/>
      <w:r w:rsidR="000F554B">
        <w:t xml:space="preserve"> </w:t>
      </w:r>
      <w:r w:rsidR="004810FA">
        <w:t xml:space="preserve">With natural predator regimes, the dry season had lower survival and lower </w:t>
      </w:r>
      <w:r w:rsidR="00901122">
        <w:t>development</w:t>
      </w:r>
      <w:r w:rsidR="004810FA">
        <w:t xml:space="preserve"> which resulted in decreasing populations regardless of site (Figure </w:t>
      </w:r>
      <w:r w:rsidR="00393A4A">
        <w:t>5</w:t>
      </w:r>
      <w:r w:rsidR="004810FA">
        <w:t xml:space="preserve">).  In contrast, the wet season had higher survival rates and lower </w:t>
      </w:r>
      <w:r w:rsidR="00345418">
        <w:t>development</w:t>
      </w:r>
      <w:r w:rsidR="004810FA">
        <w:t xml:space="preserve"> which resulted in replacement</w:t>
      </w:r>
      <w:r w:rsidR="000B4CC1">
        <w:t xml:space="preserve"> (LILA and WCA03)</w:t>
      </w:r>
      <w:r w:rsidR="004810FA">
        <w:t xml:space="preserve"> or growing populations</w:t>
      </w:r>
      <w:r w:rsidR="000B4CC1">
        <w:t xml:space="preserve"> (WCA02; </w:t>
      </w:r>
      <w:r w:rsidR="004810FA">
        <w:t xml:space="preserve">Figure </w:t>
      </w:r>
      <w:r w:rsidR="00393A4A">
        <w:t>5</w:t>
      </w:r>
      <w:r w:rsidR="004810FA">
        <w:t xml:space="preserve">). </w:t>
      </w:r>
      <w:r w:rsidR="00A30AEB">
        <w:t xml:space="preserve"> </w:t>
      </w:r>
      <w:r w:rsidR="000A0B7C">
        <w:t>WCA3A</w:t>
      </w:r>
      <w:r w:rsidR="00A30AEB">
        <w:t xml:space="preserve"> had larger </w:t>
      </w:r>
      <w:r w:rsidR="00EC48D8">
        <w:t>development</w:t>
      </w:r>
      <w:r w:rsidR="00A30AEB">
        <w:t xml:space="preserve"> than i</w:t>
      </w:r>
      <w:r w:rsidR="00073E07">
        <w:t xml:space="preserve">n LILA (Figure </w:t>
      </w:r>
      <w:r w:rsidR="00393A4A">
        <w:t>5</w:t>
      </w:r>
      <w:r w:rsidR="00073E07">
        <w:t xml:space="preserve">).  </w:t>
      </w:r>
      <w:r w:rsidR="00EC48D8">
        <w:t>T</w:t>
      </w:r>
      <w:r w:rsidR="00073E07">
        <w:t xml:space="preserve">he combined effects weighted by seasonal differences in reproduction </w:t>
      </w:r>
      <w:r w:rsidR="009F4DC2">
        <w:t>resulted in declining populations</w:t>
      </w:r>
      <w:r w:rsidR="00025C85">
        <w:t>, except for WCA02 which</w:t>
      </w:r>
      <w:r w:rsidR="00A12561">
        <w:t xml:space="preserve"> only</w:t>
      </w:r>
      <w:r w:rsidR="00025C85">
        <w:t xml:space="preserve"> overlapped</w:t>
      </w:r>
      <w:r w:rsidR="002409C6">
        <w:t xml:space="preserve"> the</w:t>
      </w:r>
      <w:r w:rsidR="00025C85">
        <w:t xml:space="preserve"> </w:t>
      </w:r>
      <w:r w:rsidR="00AB2515">
        <w:t>isocline</w:t>
      </w:r>
      <w:r w:rsidR="002409C6">
        <w:t xml:space="preserve"> f</w:t>
      </w:r>
      <w:r w:rsidR="007053B2">
        <w:t>rom good</w:t>
      </w:r>
      <w:r w:rsidR="002409C6">
        <w:t xml:space="preserve"> hydrologic conditions</w:t>
      </w:r>
      <w:r w:rsidR="00AB2515">
        <w:t xml:space="preserve"> </w:t>
      </w:r>
      <w:r w:rsidR="00A5095E">
        <w:t>for</w:t>
      </w:r>
      <w:r w:rsidR="00FF4CE3">
        <w:t xml:space="preserve"> reproduction </w:t>
      </w:r>
      <w:r w:rsidR="00AB2515">
        <w:t xml:space="preserve">(Figure </w:t>
      </w:r>
      <w:r w:rsidR="00393A4A">
        <w:t>5</w:t>
      </w:r>
      <w:r w:rsidR="00AB2515">
        <w:t>).</w:t>
      </w:r>
    </w:p>
    <w:p w14:paraId="53B1B07C" w14:textId="3B742FA8" w:rsidR="00B260FD" w:rsidRDefault="00B260FD" w:rsidP="00C6515F">
      <w:pPr>
        <w:pStyle w:val="Heading1"/>
      </w:pPr>
      <w:r w:rsidRPr="00524172">
        <w:lastRenderedPageBreak/>
        <w:t>Discussion</w:t>
      </w:r>
    </w:p>
    <w:p w14:paraId="79806724" w14:textId="03546CC1" w:rsidR="00004CAC" w:rsidRDefault="00E55BE4" w:rsidP="00524172">
      <w:pPr>
        <w:pStyle w:val="NATESTYLE1CommonCollege"/>
        <w:spacing w:after="240"/>
      </w:pPr>
      <w:bookmarkStart w:id="5"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016DDD">
        <w:t>development</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consumer-resource interaction.  </w:t>
      </w:r>
      <w:r w:rsidR="003D4FAA">
        <w:t xml:space="preserve">For the apple snail it provided vital rate target regions that might produce growing 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identified predator</w:t>
      </w:r>
      <w:r w:rsidR="007407B4">
        <w:t>s responsible</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7407B4">
        <w:t xml:space="preserve">, but that </w:t>
      </w:r>
      <w:r w:rsidR="00811602">
        <w:t>survival</w:t>
      </w:r>
      <w:r w:rsidR="007407B4">
        <w:t xml:space="preserve"> and </w:t>
      </w:r>
      <w:r w:rsidR="00811602">
        <w:t>development</w:t>
      </w:r>
      <w:r w:rsidR="007407B4">
        <w:t xml:space="preserve"> </w:t>
      </w:r>
      <w:r w:rsidR="00F36ADC">
        <w:t xml:space="preserve">parameters </w:t>
      </w:r>
      <w:r w:rsidR="007407B4">
        <w:t>are particularly poor in the dry season</w:t>
      </w:r>
      <w:r w:rsidR="00F36ADC">
        <w:t xml:space="preserve"> (across both wetlands).  The results</w:t>
      </w:r>
      <w:r w:rsidR="00B260FD" w:rsidRPr="00524172">
        <w:t xml:space="preserve"> produce novel </w:t>
      </w:r>
      <w:r w:rsidR="00697267">
        <w:t>hypothese</w:t>
      </w:r>
      <w:r w:rsidR="00697267" w:rsidRPr="00524172">
        <w:t xml:space="preserve">s </w:t>
      </w:r>
      <w:r w:rsidR="00B260FD" w:rsidRPr="00524172">
        <w:t xml:space="preserve">about </w:t>
      </w:r>
      <w:r w:rsidR="00697267">
        <w:t>environmental variation that might have historically sustained</w:t>
      </w:r>
      <w:r w:rsidR="00D328F4">
        <w:t xml:space="preserve"> </w:t>
      </w:r>
      <w:r w:rsidR="00697267">
        <w:t>a</w:t>
      </w:r>
      <w:r w:rsidR="00D328F4">
        <w:t xml:space="preserve">pple </w:t>
      </w:r>
      <w:r w:rsidR="00697267">
        <w:t>s</w:t>
      </w:r>
      <w:r w:rsidR="00D328F4">
        <w:t>nail</w:t>
      </w:r>
      <w:r w:rsidR="00697267">
        <w:t>s in the Everglades</w:t>
      </w:r>
      <w:r w:rsidR="00B260FD" w:rsidRPr="00524172">
        <w:t>.</w:t>
      </w:r>
      <w:r w:rsidR="00004CAC">
        <w:t xml:space="preserve"> </w:t>
      </w:r>
    </w:p>
    <w:p w14:paraId="46F6A024" w14:textId="20CF5C34" w:rsidR="009F2953" w:rsidRPr="00550E38" w:rsidRDefault="009F2953" w:rsidP="00524172">
      <w:pPr>
        <w:pStyle w:val="NATESTYLE1CommonCollege"/>
        <w:spacing w:after="240"/>
        <w:rPr>
          <w:i/>
          <w:iCs/>
        </w:rPr>
      </w:pPr>
      <w:r w:rsidRPr="00550E38">
        <w:rPr>
          <w:i/>
          <w:iCs/>
        </w:rPr>
        <w:t xml:space="preserve">Seasonal survival and </w:t>
      </w:r>
      <w:r w:rsidR="00A61B40">
        <w:rPr>
          <w:i/>
          <w:iCs/>
        </w:rPr>
        <w:t>development</w:t>
      </w:r>
    </w:p>
    <w:p w14:paraId="6E54AEDF" w14:textId="09A3A23D" w:rsidR="001F0C62" w:rsidRDefault="001F0C62" w:rsidP="008A5D1D">
      <w:pPr>
        <w:pStyle w:val="NATESTYLE1CommonCollege"/>
        <w:jc w:val="both"/>
      </w:pPr>
      <w:bookmarkStart w:id="6" w:name="_Hlk96768125"/>
      <w:bookmarkStart w:id="7" w:name="_Hlk98959647"/>
      <w:bookmarkEnd w:id="5"/>
      <w:r w:rsidRPr="00524172">
        <w:t>Calculating size-dependent survival for small animals like freshwater invertebrates is challenging.</w:t>
      </w:r>
      <w:r>
        <w:t xml:space="preserve"> </w:t>
      </w:r>
      <w:r w:rsidRPr="00524172">
        <w:t>Traditional techniques (e.g. mark-recapture, individual tracking) are problematic because juvenile apple snails are difficult to capture, cannot be individually and reliably tracked, and are typically found at low densities in the Everglades and i</w:t>
      </w:r>
      <w:r>
        <w:t>n</w:t>
      </w:r>
      <w:r w:rsidRPr="00524172">
        <w:t xml:space="preserve"> LILA</w:t>
      </w:r>
      <w:r>
        <w:t xml:space="preserve"> </w:t>
      </w:r>
      <w:r w:rsidRPr="00524172">
        <w:fldChar w:fldCharType="begin" w:fldLock="1"/>
      </w:r>
      <w:r w:rsidR="007766FB">
        <w:instrText xml:space="preserve"> ADDIN ZOTERO_ITEM CSL_CITATION {"citationID":"mUOXq4Kw","properties":{"formattedCitation":"(Drumheller et al., 2022; Gutierre et al., 2019)","plainCitation":"(Drumheller et al., 2022; Gutierre et al., 2019)","noteIndex":0},"citationItems":[{"id":"jA1NzBln/Ep4v2Qry","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t>can</w:t>
      </w:r>
      <w:r w:rsidRPr="00524172">
        <w:t xml:space="preserve"> inflate mortality estimates</w:t>
      </w:r>
      <w:r>
        <w:t xml:space="preserve"> of</w:t>
      </w:r>
      <w:r w:rsidRPr="00524172">
        <w:t xml:space="preserve"> highly mobile </w:t>
      </w:r>
      <w:r>
        <w:t>prey</w:t>
      </w:r>
      <w:r w:rsidRPr="00524172">
        <w:t xml:space="preserve"> by limiting antipredator behaviors</w:t>
      </w:r>
      <w:r>
        <w:t xml:space="preserve"> </w:t>
      </w:r>
      <w:r w:rsidRPr="00524172">
        <w:fldChar w:fldCharType="begin" w:fldLock="1"/>
      </w:r>
      <w:r w:rsidR="007766FB">
        <w:instrText xml:space="preserve"> ADDIN ZOTERO_ITEM CSL_CITATION {"citationID":"tnZRIwCC","properties":{"formattedCitation":"(Baker &amp; Waltham, 2020)","plainCitation":"(Baker &amp; Waltham, 2020)","noteIndex":0},"citationItems":[{"id":"jA1NzBln/8T8DI5AU","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Pr="00524172">
        <w:t>Yet tethering offer</w:t>
      </w:r>
      <w:r w:rsidR="00F4577D">
        <w:t>ed</w:t>
      </w:r>
      <w:r w:rsidRPr="00524172">
        <w:t xml:space="preserve"> the only feasible method for determining juvenile apple snail survival.</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w:t>
      </w:r>
      <w:r w:rsidRPr="00524172">
        <w:lastRenderedPageBreak/>
        <w:t>encounter rates with relatively more mobile predators</w:t>
      </w:r>
      <w:r>
        <w:t xml:space="preserve"> </w:t>
      </w:r>
      <w:r w:rsidRPr="00524172">
        <w:fldChar w:fldCharType="begin" w:fldLock="1"/>
      </w:r>
      <w:r w:rsidR="007766FB">
        <w:instrText xml:space="preserve"> ADDIN ZOTERO_ITEM CSL_CITATION {"citationID":"T39JLx9x","properties":{"formattedCitation":"(Rochette &amp; Dill, 2000; Ruehl &amp; Trexler, 2015)","plainCitation":"(Rochette &amp; Dill, 2000; Ruehl &amp; Trexler, 2015)","noteIndex":0},"citationItems":[{"id":"jA1NzBln/HCrmgW2n","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7766FB">
        <w:rPr>
          <w:rFonts w:ascii="Cambria Math" w:hAnsi="Cambria Math" w:cs="Cambria Math"/>
        </w:rPr>
        <w:instrText>≃</w:instrText>
      </w:r>
      <w:r w:rsidR="007766FB">
        <w:instrText xml:space="preserve"> 1 m) than when tethered where they were most common (</w:instrText>
      </w:r>
      <w:r w:rsidR="007766FB">
        <w:rPr>
          <w:rFonts w:ascii="Cambria Math" w:hAnsi="Cambria Math" w:cs="Cambria Math"/>
        </w:rPr>
        <w:instrText>≃</w:instrText>
      </w:r>
      <w:r w:rsidR="007766FB">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jA1NzBln/WdahUaet","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6"/>
    </w:p>
    <w:p w14:paraId="6A08148C" w14:textId="78D489DB" w:rsidR="007A086A" w:rsidRDefault="0004497C" w:rsidP="001F0C62">
      <w:pPr>
        <w:pStyle w:val="NATESTYLE1CommonCollege"/>
        <w:spacing w:after="240"/>
        <w:ind w:firstLine="720"/>
        <w:jc w:val="both"/>
      </w:pPr>
      <w:r>
        <w:t>Our results supported our prediction</w:t>
      </w:r>
      <w:r w:rsidR="00A95890">
        <w:t xml:space="preserve"> that </w:t>
      </w:r>
      <w:r>
        <w:t xml:space="preserve">apple snail </w:t>
      </w:r>
      <w:r w:rsidR="002017AE">
        <w:t xml:space="preserve">development would increase </w:t>
      </w:r>
      <w:r w:rsidR="00E24DD2">
        <w:t>in the warmer wet season</w:t>
      </w:r>
      <w:r>
        <w:t xml:space="preserve"> (Figure 5, Figure S1)</w:t>
      </w:r>
      <w:r w:rsidR="007A086A">
        <w:t xml:space="preserve">. </w:t>
      </w:r>
      <w:r w:rsidR="004146FC">
        <w:t xml:space="preserve">Increases in prey development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A61B40">
        <w:t>development</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 xml:space="preserve">.  </w:t>
      </w:r>
      <w:r w:rsidR="00137DDF">
        <w:t xml:space="preserve"> </w:t>
      </w:r>
    </w:p>
    <w:p w14:paraId="1CC853BD" w14:textId="5F516F06" w:rsidR="00D80D20" w:rsidRDefault="00953EC1" w:rsidP="00E62686">
      <w:pPr>
        <w:pStyle w:val="NATESTYLE1CommonCollege"/>
        <w:spacing w:after="240"/>
        <w:ind w:firstLine="720"/>
        <w:jc w:val="both"/>
      </w:pPr>
      <w:r>
        <w:t>W</w:t>
      </w:r>
      <w:r w:rsidR="007A086A">
        <w:t xml:space="preserve">e predicted that </w:t>
      </w:r>
      <w:r>
        <w:t xml:space="preserve">if predator composition was constant between </w:t>
      </w:r>
      <w:r w:rsidR="007559AE">
        <w:t>seasons,</w:t>
      </w:r>
      <w:r>
        <w:t xml:space="preserve"> </w:t>
      </w:r>
      <w:r w:rsidR="000260D1">
        <w:t>then</w:t>
      </w:r>
      <w:r>
        <w:t xml:space="preserve"> </w:t>
      </w:r>
      <w:r w:rsidR="007A086A">
        <w:t xml:space="preserve">changes in prey survival rates </w:t>
      </w:r>
      <w:r w:rsidR="00BC4163">
        <w:t>would decrease</w:t>
      </w:r>
      <w:r w:rsidR="00B44937">
        <w:t xml:space="preserve"> across all sizes</w:t>
      </w:r>
      <w:r w:rsidR="00C75185">
        <w:t xml:space="preserve"> because of increased </w:t>
      </w:r>
      <w:r w:rsidR="00A510A0">
        <w:t xml:space="preserve">pre-capita </w:t>
      </w:r>
      <w:r w:rsidR="00C75185">
        <w:t>foraging rates</w:t>
      </w:r>
      <w:r w:rsidR="00BC4163">
        <w:t>, but if predator composition changed between season</w:t>
      </w:r>
      <w:r w:rsidR="007559AE">
        <w:t>,</w:t>
      </w:r>
      <w:r w:rsidR="00BC4163">
        <w:t xml:space="preserve"> </w:t>
      </w:r>
      <w:r w:rsidR="007559AE">
        <w:t>then</w:t>
      </w:r>
      <w:r w:rsidR="00BC4163">
        <w:t xml:space="preserve"> prey</w:t>
      </w:r>
      <w:r w:rsidR="00FA4747">
        <w:t xml:space="preserve"> size-dependent</w:t>
      </w:r>
      <w:r w:rsidR="00BC4163">
        <w:t xml:space="preserve"> survival would depend on</w:t>
      </w:r>
      <w:r w:rsidR="002658C2">
        <w:t xml:space="preserve"> </w:t>
      </w:r>
      <w:r w:rsidR="00FA4747">
        <w:t xml:space="preserve">the changes in </w:t>
      </w:r>
      <w:r w:rsidR="002658C2">
        <w:t>abundance of the different predators</w:t>
      </w:r>
      <w:r w:rsidR="00A510A0">
        <w:t xml:space="preserve"> even with increased per-capita predation</w:t>
      </w:r>
      <w:r w:rsidR="00202403">
        <w:t xml:space="preserve"> from warmer temperature</w:t>
      </w:r>
      <w:r w:rsidR="00860AFC">
        <w:t>s</w:t>
      </w:r>
      <w:r w:rsidR="002658C2">
        <w:t>.</w:t>
      </w:r>
      <w:r w:rsidR="007A086A">
        <w:t xml:space="preserve"> </w:t>
      </w:r>
      <w:r w:rsidR="00EC2158">
        <w:t xml:space="preserve">Our results </w:t>
      </w:r>
      <w:r w:rsidR="00041A0A">
        <w:t xml:space="preserve">generally </w:t>
      </w:r>
      <w:r w:rsidR="00EC2158">
        <w:t xml:space="preserve">support </w:t>
      </w:r>
      <w:r w:rsidR="007563F2">
        <w:t>our</w:t>
      </w:r>
      <w:r w:rsidR="00EC2158">
        <w:t xml:space="preserve"> second </w:t>
      </w:r>
      <w:r w:rsidR="007563F2">
        <w:t>prediction</w:t>
      </w:r>
      <w:r w:rsidR="00CB13B0">
        <w:t xml:space="preserve"> because:</w:t>
      </w:r>
      <w:r w:rsidR="00EC2158">
        <w:t xml:space="preserve"> 1) w</w:t>
      </w:r>
      <w:r w:rsidR="00332A08">
        <w:t xml:space="preserve">e found that </w:t>
      </w:r>
      <w:r w:rsidR="00EC2158">
        <w:t xml:space="preserve">predator composition changed </w:t>
      </w:r>
      <w:r w:rsidR="00A778E5">
        <w:t xml:space="preserve">in the wet season with </w:t>
      </w:r>
      <w:r w:rsidR="00D03320">
        <w:t>≥</w:t>
      </w:r>
      <w:r w:rsidR="00A778E5">
        <w:t xml:space="preserve"> </w:t>
      </w:r>
      <w:proofErr w:type="gramStart"/>
      <w:r w:rsidR="00A778E5">
        <w:t>3.</w:t>
      </w:r>
      <w:r w:rsidR="00D03320">
        <w:t>4</w:t>
      </w:r>
      <w:r w:rsidR="00A778E5">
        <w:t xml:space="preserve"> fold</w:t>
      </w:r>
      <w:proofErr w:type="gramEnd"/>
      <w:r w:rsidR="00A778E5">
        <w:t xml:space="preserve"> decline in</w:t>
      </w:r>
      <w:r w:rsidR="00990585">
        <w:t xml:space="preserve"> abundance of</w:t>
      </w:r>
      <w:r w:rsidR="00A778E5">
        <w:t xml:space="preserve"> juvenile </w:t>
      </w:r>
      <w:r w:rsidR="00797F07">
        <w:t>snail</w:t>
      </w:r>
      <w:r w:rsidR="00990585">
        <w:t xml:space="preserve"> </w:t>
      </w:r>
      <w:r w:rsidR="00A778E5">
        <w:t>p</w:t>
      </w:r>
      <w:r w:rsidR="00332A08">
        <w:t>redator</w:t>
      </w:r>
      <w:r w:rsidR="00990585">
        <w:t>s</w:t>
      </w:r>
      <w:r w:rsidR="003E20E8">
        <w:t>, 2) juvenile apple snail survival increased</w:t>
      </w:r>
      <w:r w:rsidR="00326003">
        <w:t xml:space="preserve"> in the wet season</w:t>
      </w:r>
      <w:r w:rsidR="005359FB">
        <w:t>, and 3) per-capita foraging rates increased</w:t>
      </w:r>
      <w:r w:rsidR="00326003">
        <w:t xml:space="preserve"> in the wet</w:t>
      </w:r>
      <w:r w:rsidR="008D3248">
        <w:t xml:space="preserve"> </w:t>
      </w:r>
      <w:r w:rsidR="00326003">
        <w:t>season</w:t>
      </w:r>
      <w:r w:rsidR="005359FB">
        <w:t xml:space="preserve"> (except for Giant Water Bugs</w:t>
      </w:r>
      <w:r w:rsidR="002E16F4">
        <w:t>; Figure 4</w:t>
      </w:r>
      <w:r w:rsidR="005359FB">
        <w:t>)</w:t>
      </w:r>
      <w:r w:rsidR="00860A38">
        <w:t>.</w:t>
      </w:r>
      <w:r w:rsidR="00C62DB9">
        <w:t xml:space="preserve">  </w:t>
      </w:r>
      <w:r w:rsidR="00090B2D">
        <w:t xml:space="preserve">The declines in abundance of </w:t>
      </w:r>
      <w:r w:rsidR="00D332B8">
        <w:t xml:space="preserve">predatory </w:t>
      </w:r>
      <w:r w:rsidR="00090B2D">
        <w:t xml:space="preserve">Crayfish and Giant Water Bugs </w:t>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r w:rsidR="00C6238B">
        <w:t xml:space="preserve">of Greater Sirens are explained by movement </w:t>
      </w:r>
      <w:r w:rsidR="00CB7F53">
        <w:t>patterns</w:t>
      </w:r>
      <w:r w:rsidR="00D332B8">
        <w:t xml:space="preserve">. </w:t>
      </w:r>
      <w:r w:rsidR="00950A38">
        <w:t xml:space="preserve">Greater Sirens emigrated out of the wetlands </w:t>
      </w:r>
      <w:r w:rsidR="00CB7F53">
        <w:t>into the deeper canals to escape the low water depths</w:t>
      </w:r>
      <w:r w:rsidR="005D24F0">
        <w:t xml:space="preserve"> at the end of the dry season</w:t>
      </w:r>
      <w:r w:rsidR="00CB7F53">
        <w:t>, and Greater Sirens remained in the deeper water during the wet season throughout the duration of our study</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r w:rsidR="003141F9">
        <w:t>Crayfish and Greater Sirens increased per-capita foraging rates</w:t>
      </w:r>
      <w:r w:rsidR="002905CB">
        <w:t xml:space="preserve"> in the warmer wet </w:t>
      </w:r>
      <w:r w:rsidR="002905CB">
        <w:lastRenderedPageBreak/>
        <w:t>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E62686">
        <w:t xml:space="preserve">  </w:t>
      </w:r>
    </w:p>
    <w:p w14:paraId="098CF413" w14:textId="23462180" w:rsidR="00020D6F" w:rsidRDefault="00400F4B" w:rsidP="00E62686">
      <w:pPr>
        <w:pStyle w:val="NATESTYLE1CommonCollege"/>
        <w:spacing w:after="240"/>
        <w:ind w:firstLine="720"/>
        <w:jc w:val="both"/>
      </w:pPr>
      <w:r>
        <w:t>Typically</w:t>
      </w:r>
      <w:r w:rsidR="00C139C2">
        <w:t xml:space="preserve"> </w:t>
      </w:r>
      <w:r w:rsidR="005C26E0">
        <w:t xml:space="preserve">studies that explore </w:t>
      </w:r>
      <w:r w:rsidR="006976EB">
        <w:t>environmental conditions</w:t>
      </w:r>
      <w:r>
        <w:t xml:space="preserve"> </w:t>
      </w:r>
      <w:r w:rsidR="006C6890">
        <w:t>effects</w:t>
      </w:r>
      <w:r>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B45C79">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r w:rsidR="00BC2E58">
        <w:t>.</w:t>
      </w:r>
      <w:r w:rsidR="00F10C97">
        <w:t xml:space="preserve">  But</w:t>
      </w:r>
      <w:r w:rsidR="004E7330">
        <w:t xml:space="preserve"> </w:t>
      </w:r>
      <w:r w:rsidR="00796051">
        <w:t>controlling</w:t>
      </w:r>
      <w:r w:rsidR="00F10C97">
        <w:t xml:space="preserve"> predator </w:t>
      </w:r>
      <w:r w:rsidR="0038288E">
        <w:t xml:space="preserve">abundance </w:t>
      </w:r>
      <w:r w:rsidR="00A018B6">
        <w:t>complicates</w:t>
      </w:r>
      <w:r w:rsidR="00033E6D">
        <w:t xml:space="preserve"> 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34116C">
        <w:t xml:space="preserve"> </w:t>
      </w:r>
      <w:r w:rsidR="00DF665A">
        <w:t>Future</w:t>
      </w:r>
      <w:r w:rsidR="005A132F">
        <w:t xml:space="preserve"> </w:t>
      </w:r>
      <w:r w:rsidR="003974F9">
        <w:t xml:space="preserve">work </w:t>
      </w:r>
      <w:r w:rsidR="00E7111F">
        <w:t>is necessary to integrate current theoretical prediction</w:t>
      </w:r>
      <w:r w:rsidR="000B3CDC">
        <w:t>s</w:t>
      </w:r>
      <w:r w:rsidR="00E7111F">
        <w:t xml:space="preserve"> </w:t>
      </w:r>
      <w:r w:rsidR="000B3CDC">
        <w:t>under the context of varying predator abundances</w:t>
      </w:r>
      <w:r w:rsidR="00245CC2">
        <w:t>.</w:t>
      </w:r>
    </w:p>
    <w:p w14:paraId="51D872A4" w14:textId="29F7F7AB" w:rsidR="00E26E43" w:rsidRDefault="00245CC2" w:rsidP="00C6515F">
      <w:pPr>
        <w:pStyle w:val="Heading2"/>
      </w:pPr>
      <w:bookmarkStart w:id="8" w:name="_Hlk98959690"/>
      <w:bookmarkEnd w:id="7"/>
      <w:r>
        <w:t>Long-term Interaction Strength (Population Growth)</w:t>
      </w:r>
    </w:p>
    <w:p w14:paraId="6060B9B2" w14:textId="01B174BC" w:rsidR="00D05BEF" w:rsidRDefault="00CE4985" w:rsidP="003C0045">
      <w:pPr>
        <w:pStyle w:val="NATESTYLE1CommonCollege"/>
        <w:spacing w:before="240" w:after="240"/>
        <w:ind w:firstLine="720"/>
        <w:jc w:val="both"/>
      </w:pPr>
      <w:bookmarkStart w:id="9" w:name="_Hlk98959713"/>
      <w:bookmarkEnd w:id="8"/>
      <w:r>
        <w:t>Most</w:t>
      </w:r>
      <w:r w:rsidR="004F7DFE">
        <w:t xml:space="preserve"> </w:t>
      </w:r>
      <w:r w:rsidR="00A4517C">
        <w:t>studying</w:t>
      </w:r>
      <w:r>
        <w:t xml:space="preserve"> how environmental variation </w:t>
      </w:r>
      <w:r w:rsidR="00002965">
        <w:t>influences</w:t>
      </w:r>
      <w:r>
        <w:t xml:space="preserve"> predator-prey interactions have focused on short-term interaction strength</w:t>
      </w:r>
      <w:r w:rsidR="0008544A">
        <w:t xml:space="preserve"> (</w:t>
      </w:r>
      <w:r w:rsidR="00401E25">
        <w:t xml:space="preserve">i.e., </w:t>
      </w:r>
      <w:r w:rsidR="0008544A">
        <w:t>prey survival</w:t>
      </w:r>
      <w:r w:rsidR="00401E25">
        <w:t>;</w:t>
      </w:r>
      <w:r w:rsidR="007B5205">
        <w:t xml:space="preserve"> </w:t>
      </w:r>
      <w:r w:rsidR="00DA5FEC">
        <w:fldChar w:fldCharType="begin"/>
      </w:r>
      <w:r w:rsidR="007766FB">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 xml:space="preserve">the isocline </w:t>
      </w:r>
      <w:r w:rsidR="00852522">
        <w:t>showed that s</w:t>
      </w:r>
      <w:r w:rsidR="00793CF1">
        <w:t xml:space="preserve">easonal </w:t>
      </w:r>
      <w:r w:rsidR="00FE50C7">
        <w:t>variation</w:t>
      </w:r>
      <w:r w:rsidR="00F127CE">
        <w:t xml:space="preserve"> </w:t>
      </w:r>
      <w:r w:rsidR="00180EB8">
        <w:t xml:space="preserve">in </w:t>
      </w:r>
      <w:r w:rsidR="00F127CE">
        <w:t xml:space="preserve">development and survival </w:t>
      </w:r>
      <w:r w:rsidR="00180EB8">
        <w:t xml:space="preserve">mediated </w:t>
      </w:r>
      <w:r w:rsidR="00D34CD3">
        <w:t>long-term interaction strength</w:t>
      </w:r>
      <w:r w:rsidR="00E35670">
        <w:t xml:space="preserve"> (i.e. population growth)</w:t>
      </w:r>
      <w:r w:rsidR="00F127CE">
        <w:t>.</w:t>
      </w:r>
      <w:r w:rsidR="00712781">
        <w:t xml:space="preserve">  Interestingly, t</w:t>
      </w:r>
      <w:r w:rsidR="00D05BEF">
        <w:t xml:space="preserve">he dry season </w:t>
      </w:r>
      <w:r w:rsidR="006C0067">
        <w:t>was worse than the wet season for population growth</w:t>
      </w:r>
      <w:r w:rsidR="006C3BF0">
        <w:t xml:space="preserve"> which seems counterintuitive because most </w:t>
      </w:r>
      <w:r w:rsidR="00226743">
        <w:t xml:space="preserve">reproduction occurs during the dry season. </w:t>
      </w:r>
      <w:r w:rsidR="00B05EC4">
        <w:t>This suggest</w:t>
      </w:r>
      <w:r w:rsidR="008B2F94">
        <w:t>s that improving dry season conditions for survival and growth of juvenile Florida apple snails would h</w:t>
      </w:r>
      <w:r w:rsidR="00BF2A67">
        <w:t>ave a larger benefit for Florida Apple Snail populations than improving wet season conditions.</w:t>
      </w:r>
    </w:p>
    <w:p w14:paraId="57BA91EF" w14:textId="61DA3650" w:rsidR="00004CAC" w:rsidRDefault="00525CE0" w:rsidP="00B95BC9">
      <w:pPr>
        <w:pStyle w:val="NATESTYLE1CommonCollege"/>
        <w:spacing w:before="240" w:after="240"/>
        <w:ind w:firstLine="720"/>
        <w:jc w:val="both"/>
      </w:pPr>
      <w:r>
        <w:lastRenderedPageBreak/>
        <w:t xml:space="preserve">In addition to seasonal variation,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 xml:space="preserve">-400 in the ridge-slough landscape </w:t>
      </w:r>
      <w:r w:rsidR="001E1C2C" w:rsidRPr="001E1C2C">
        <w:t>(</w:t>
      </w:r>
      <w:r w:rsidR="001E1C2C">
        <w:t>Gaiser et al., 2011)</w:t>
      </w:r>
      <w:r w:rsidR="001047AE">
        <w:rPr>
          <w:vertAlign w:val="subscript"/>
        </w:rPr>
        <w:t xml:space="preserve">. </w:t>
      </w:r>
      <w:r w:rsidR="00F14D6E">
        <w:t xml:space="preserve"> </w:t>
      </w:r>
      <w:r w:rsidR="001047AE">
        <w:t>D</w:t>
      </w:r>
      <w:r w:rsidR="002E1DA7">
        <w:t>evelopment</w:t>
      </w:r>
      <w:r w:rsidR="00EC2AE6">
        <w:t xml:space="preserve"> </w:t>
      </w:r>
      <w:r w:rsidR="00D90675">
        <w:t>of juvenile apple snails depend on TP in the periphyton (Hansen et al. 2022, Barrus et al 2023)</w:t>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5E7995">
        <w:t>development</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02</w:t>
      </w:r>
      <w:r w:rsidR="00D41C1E">
        <w:t xml:space="preserve"> (Table S#)</w:t>
      </w:r>
      <w:r w:rsidR="000929AD">
        <w:t xml:space="preserve">, and WCA02 was the only site </w:t>
      </w:r>
      <w:r w:rsidR="008848FB">
        <w:t xml:space="preserve">to have wet season development and survival </w:t>
      </w:r>
      <w:r w:rsidR="00EC78AC">
        <w:t>that predict an increasing population as well as the only site that had combined parameter</w:t>
      </w:r>
      <w:r w:rsidR="00A9127F">
        <w:t>s</w:t>
      </w:r>
      <w:r w:rsidR="00EC78AC">
        <w:t xml:space="preserve"> that barely overlapped the isocline.</w:t>
      </w:r>
      <w:r w:rsidR="006E2521">
        <w:t xml:space="preserve">  </w:t>
      </w:r>
      <w:r w:rsidR="00901DB9">
        <w:t>From an ecological standpoint the parameters measures in the field across the sites indicated that growth and survival rates did not vary in counteracting fashion and that addresses an important point about spatial covariance of the two factors.</w:t>
      </w:r>
      <w:r w:rsidR="00A9127F">
        <w:t xml:space="preserve">  </w:t>
      </w:r>
      <w:r w:rsidR="00901DB9">
        <w:t>Where we found greater growth, we did not necessarily have higher predator activity counterbalancing the benefit.</w:t>
      </w:r>
      <w:r w:rsidR="00D938DF">
        <w:t xml:space="preserve"> </w:t>
      </w:r>
    </w:p>
    <w:p w14:paraId="2E235F52" w14:textId="35DB2BE3" w:rsidR="00D00469" w:rsidRPr="00524172" w:rsidRDefault="00324827" w:rsidP="003C0045">
      <w:pPr>
        <w:pStyle w:val="NATESTYLE1CommonCollege"/>
        <w:spacing w:before="240" w:after="240"/>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the Florida Apple Snail is to make hydrologic conditions more favorable for reproduction</w:t>
      </w:r>
      <w:r w:rsidR="00FE1A94" w:rsidRPr="00C12775">
        <w:t xml:space="preserve"> </w:t>
      </w:r>
      <w:r w:rsidR="00FE1A94" w:rsidRPr="00C12775">
        <w:fldChar w:fldCharType="begin"/>
      </w:r>
      <w:r w:rsidR="007766FB">
        <w:instrText xml:space="preserve"> ADDIN ZOTERO_ITEM CSL_CITATION {"citationID":"7zonshCl","properties":{"formattedCitation":"(Darby et al., 2015)","plainCitation":"(Darby et al., 2015)","noteIndex":0},"citationItems":[{"id":"jA1NzBln/axapJGho","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of the Florida Apple Snail.</w:t>
      </w:r>
      <w:r w:rsidR="006E4B06" w:rsidRPr="00C12775">
        <w:t xml:space="preserve"> </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w:t>
      </w:r>
      <w:proofErr w:type="gramStart"/>
      <w:r w:rsidR="00E2286E" w:rsidRPr="00C12775">
        <w:t xml:space="preserve">increasing </w:t>
      </w:r>
      <w:r w:rsidR="00B934E1" w:rsidRPr="00C12775">
        <w:t xml:space="preserve"> </w:t>
      </w:r>
      <w:r w:rsidR="00B23173">
        <w:t>(</w:t>
      </w:r>
      <w:proofErr w:type="gramEnd"/>
      <w:r w:rsidR="006E4B06" w:rsidRPr="00C12775">
        <w:t>Appendix</w:t>
      </w:r>
      <w:r w:rsidR="00ED5429" w:rsidRPr="00C12775">
        <w:t xml:space="preserve"> A</w:t>
      </w:r>
      <w:r w:rsidR="006E4B06" w:rsidRPr="00C12775">
        <w:t>).</w:t>
      </w:r>
      <w:r w:rsidR="00907891" w:rsidRPr="00C12775">
        <w:t xml:space="preserve"> </w:t>
      </w:r>
      <w:r w:rsidR="00B934E1" w:rsidRPr="00C12775">
        <w:t xml:space="preserve">For hydrologic </w:t>
      </w:r>
      <w:r w:rsidR="004367AC" w:rsidRPr="00C12775">
        <w:t>variation to turn apple snail population</w:t>
      </w:r>
      <w:r w:rsidR="00B934E1" w:rsidRPr="00C12775">
        <w:t xml:space="preserve"> growth positive</w:t>
      </w:r>
      <w:r w:rsidR="004367AC" w:rsidRPr="00C12775">
        <w:t>,</w:t>
      </w:r>
      <w:r w:rsidR="00B934E1" w:rsidRPr="00C12775">
        <w:t xml:space="preserve"> either the </w:t>
      </w:r>
      <w:r w:rsidR="00B934E1" w:rsidRPr="00C12775">
        <w:lastRenderedPageBreak/>
        <w:t xml:space="preserve">predation rates would need to be decreased from current levels or </w:t>
      </w:r>
      <w:r w:rsidR="00D91FFE">
        <w:t>development</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7D1C1E" w:rsidRPr="00C12775">
        <w:t>apple snail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partly</w:t>
      </w:r>
      <w:r w:rsidR="00CD047D" w:rsidRPr="00C12775">
        <w:t xml:space="preserve"> </w:t>
      </w:r>
      <w:r w:rsidR="00A67CA6" w:rsidRPr="00C12775">
        <w:t>molluscivorous</w:t>
      </w:r>
      <w:r w:rsidR="00CD047D" w:rsidRPr="00C12775">
        <w:t xml:space="preserve"> like Mayan Cichlids and African </w:t>
      </w:r>
      <w:r w:rsidR="00751868" w:rsidRPr="00C12775">
        <w:t>J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3E6F1C">
        <w:t xml:space="preserve">predators </w:t>
      </w:r>
      <w:r w:rsidR="00BB0020" w:rsidRPr="00C12775">
        <w:t>(</w:t>
      </w:r>
      <w:r w:rsidR="003E6F1C">
        <w:t>e.g., Crayfish, G</w:t>
      </w:r>
      <w:r w:rsidR="00DE2740" w:rsidRPr="00C12775">
        <w:t xml:space="preserve">iant </w:t>
      </w:r>
      <w:r w:rsidR="003E6F1C">
        <w:t>W</w:t>
      </w:r>
      <w:r w:rsidR="00DE2740" w:rsidRPr="00C12775">
        <w:t xml:space="preserve">ater </w:t>
      </w:r>
      <w:r w:rsidR="003E6F1C">
        <w:t>B</w:t>
      </w:r>
      <w:r w:rsidR="00DE2740" w:rsidRPr="00C12775">
        <w:t>ugs</w:t>
      </w:r>
      <w:r w:rsidR="003E6F1C">
        <w:t>, Greater Sirens</w:t>
      </w:r>
      <w:r w:rsidR="00DE2740" w:rsidRPr="00C12775">
        <w:t>)</w:t>
      </w:r>
      <w:r w:rsidR="00BB0020" w:rsidRPr="00C12775">
        <w:t xml:space="preserve"> in 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r w:rsidR="00425B12" w:rsidRPr="00C12775">
        <w:t>Also, t</w:t>
      </w:r>
      <w:r w:rsidR="00BB0020" w:rsidRPr="00C12775">
        <w:t xml:space="preserve">he observed predator community </w:t>
      </w:r>
      <w:r w:rsidR="003A3954" w:rsidRPr="00C12775">
        <w:t>includes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9224D4" w:rsidRPr="00C12775">
        <w:t xml:space="preserve">alter juvenile </w:t>
      </w:r>
      <w:r w:rsidR="001A2D7B">
        <w:t>survival</w:t>
      </w:r>
      <w:r w:rsidR="003B2496" w:rsidRPr="00C12775">
        <w:t>.</w:t>
      </w:r>
      <w:r w:rsidR="003178A0" w:rsidRPr="00C12775">
        <w:t xml:space="preserve"> </w:t>
      </w:r>
      <w:r w:rsidR="007F3586" w:rsidRPr="00C12775">
        <w:t xml:space="preserve">The relation between the predators and hydro-patterns </w:t>
      </w:r>
      <w:r w:rsidR="00711DDF" w:rsidRPr="00C12775">
        <w:t xml:space="preserve">could use more work, but measurements of juvenile </w:t>
      </w:r>
      <w:r w:rsidR="008E55B2">
        <w:t>survival</w:t>
      </w:r>
      <w:r w:rsidR="00711DDF" w:rsidRPr="00C12775">
        <w:t xml:space="preserve"> and </w:t>
      </w:r>
      <w:r w:rsidR="002B2620">
        <w:t>development</w:t>
      </w:r>
      <w:r w:rsidR="00711DDF" w:rsidRPr="00C12775">
        <w:t xml:space="preserve"> could </w:t>
      </w:r>
      <w:r w:rsidR="007F3586" w:rsidRPr="00C12775">
        <w:t xml:space="preserve">also </w:t>
      </w:r>
      <w:r w:rsidR="00711DDF" w:rsidRPr="00C12775">
        <w:t>be repeated in time and space to measure variation in vital rates</w:t>
      </w:r>
      <w:r w:rsidR="00C16EC7" w:rsidRPr="00C12775">
        <w:t xml:space="preserve">, especially survival, </w:t>
      </w:r>
      <w:r w:rsidR="00711DDF" w:rsidRPr="00C12775">
        <w:t xml:space="preserve">as a function of </w:t>
      </w:r>
      <w:r w:rsidR="001D7DE1" w:rsidRPr="00C12775">
        <w:t>hydrologic conditions.</w:t>
      </w:r>
      <w:r w:rsidR="00711DDF" w:rsidRPr="00C12775">
        <w:t xml:space="preserve">  </w:t>
      </w:r>
      <w:r w:rsidR="003E1016" w:rsidRPr="00C12775">
        <w:t>If</w:t>
      </w:r>
      <w:r w:rsidR="00A7361D" w:rsidRPr="00C12775">
        <w:t xml:space="preserve"> net community 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005852">
        <w:t>development</w:t>
      </w:r>
      <w:r w:rsidR="0095466E" w:rsidRPr="00C12775">
        <w:t xml:space="preserve"> of the Florida Apple Snail</w:t>
      </w:r>
      <w:r w:rsidR="00C16EC7" w:rsidRPr="00C12775">
        <w:t xml:space="preserve"> (</w:t>
      </w:r>
      <w:r w:rsidR="003E1016" w:rsidRPr="00C12775">
        <w:t xml:space="preserve">moving to the right </w:t>
      </w:r>
      <w:r w:rsidR="00C16EC7" w:rsidRPr="00C12775">
        <w:t>in Fig</w:t>
      </w:r>
      <w:r w:rsidR="00A07B74">
        <w:t>ure 5</w:t>
      </w:r>
      <w:r w:rsidR="00C16EC7" w:rsidRPr="00C12775">
        <w:t>)</w:t>
      </w:r>
      <w:r w:rsidR="00617081" w:rsidRPr="00C12775">
        <w:t xml:space="preserve">. </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which is an historical feature of the Everglades (“river of grass”)</w:t>
      </w:r>
      <w:r w:rsidR="00FB4A5F" w:rsidRPr="00C12775">
        <w:t xml:space="preserve"> increase</w:t>
      </w:r>
      <w:r w:rsidR="001A2833" w:rsidRPr="00C12775">
        <w:t>s</w:t>
      </w:r>
      <w:r w:rsidR="00FB4A5F" w:rsidRPr="00C12775">
        <w:t xml:space="preserve"> </w:t>
      </w:r>
      <w:r w:rsidR="00AA474D" w:rsidRPr="00C12775">
        <w:t>development</w:t>
      </w:r>
      <w:r w:rsidR="00FB4A5F" w:rsidRPr="00C12775">
        <w:t xml:space="preserve"> of non-native 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possibly improve development of the</w:t>
      </w:r>
      <w:r w:rsidR="00D66302" w:rsidRPr="00C12775">
        <w:t xml:space="preserve"> juvenile</w:t>
      </w:r>
      <w:r w:rsidR="00FB4A5F" w:rsidRPr="00C12775">
        <w:t xml:space="preserve"> Florida </w:t>
      </w:r>
      <w:r w:rsidR="00D66302" w:rsidRPr="00C12775">
        <w:t>a</w:t>
      </w:r>
      <w:r w:rsidR="00FB4A5F" w:rsidRPr="00C12775">
        <w:t xml:space="preserve">pple </w:t>
      </w:r>
      <w:r w:rsidR="00D66302" w:rsidRPr="00C12775">
        <w:t>s</w:t>
      </w:r>
      <w:r w:rsidR="00FB4A5F" w:rsidRPr="00C12775">
        <w:t>nail</w:t>
      </w:r>
      <w:r w:rsidR="00D66302" w:rsidRPr="00C12775">
        <w:t>s</w:t>
      </w:r>
      <w:r w:rsidR="003E1016" w:rsidRPr="00C12775">
        <w:t xml:space="preserve">. </w:t>
      </w:r>
      <w:r w:rsidR="00AA474D" w:rsidRPr="00C12775">
        <w:t xml:space="preserve">  </w:t>
      </w:r>
    </w:p>
    <w:bookmarkEnd w:id="9"/>
    <w:p w14:paraId="3B536BF2" w14:textId="1B00E6D7" w:rsidR="00AE42E6" w:rsidRPr="00FB48BB" w:rsidRDefault="00C6515F" w:rsidP="00C6515F">
      <w:pPr>
        <w:pStyle w:val="Heading1"/>
        <w:rPr>
          <w:rFonts w:cs="Times New Roman"/>
          <w:szCs w:val="24"/>
        </w:rPr>
      </w:pPr>
      <w:r w:rsidRPr="00FB48BB">
        <w:rPr>
          <w:rFonts w:cs="Times New Roman"/>
          <w:szCs w:val="24"/>
        </w:rPr>
        <w:lastRenderedPageBreak/>
        <w:t>References</w:t>
      </w:r>
    </w:p>
    <w:p w14:paraId="56915C43" w14:textId="77777777" w:rsidR="00B45C79" w:rsidRPr="00B45C79" w:rsidRDefault="00F92F46" w:rsidP="00B45C79">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B45C79" w:rsidRPr="00B45C79">
        <w:rPr>
          <w:rFonts w:cs="Times New Roman"/>
        </w:rPr>
        <w:t xml:space="preserve">Anderson, D. R. (2008). </w:t>
      </w:r>
      <w:r w:rsidR="00B45C79" w:rsidRPr="00B45C79">
        <w:rPr>
          <w:rFonts w:cs="Times New Roman"/>
          <w:i/>
          <w:iCs/>
        </w:rPr>
        <w:t>Model based inference in the life sciences: A primer on evidence</w:t>
      </w:r>
      <w:r w:rsidR="00B45C79" w:rsidRPr="00B45C79">
        <w:rPr>
          <w:rFonts w:cs="Times New Roman"/>
        </w:rPr>
        <w:t>. Springer, NY. https://doi.org/10.1007/978-0-387-74075-1</w:t>
      </w:r>
    </w:p>
    <w:p w14:paraId="218D4983" w14:textId="77777777" w:rsidR="00B45C79" w:rsidRPr="00B45C79" w:rsidRDefault="00B45C79" w:rsidP="00B45C79">
      <w:pPr>
        <w:pStyle w:val="Bibliography"/>
        <w:rPr>
          <w:rFonts w:cs="Times New Roman"/>
        </w:rPr>
      </w:pPr>
      <w:r w:rsidRPr="00B45C79">
        <w:rPr>
          <w:rFonts w:cs="Times New Roman"/>
        </w:rPr>
        <w:t xml:space="preserve">Baker, R., &amp; Waltham, N. (2020). Tethering mobile aquatic organisms to measure predation: A renewed call for caution. </w:t>
      </w:r>
      <w:r w:rsidRPr="00B45C79">
        <w:rPr>
          <w:rFonts w:cs="Times New Roman"/>
          <w:i/>
          <w:iCs/>
        </w:rPr>
        <w:t>Journal of Experimental Marine Biology and Ecology</w:t>
      </w:r>
      <w:r w:rsidRPr="00B45C79">
        <w:rPr>
          <w:rFonts w:cs="Times New Roman"/>
        </w:rPr>
        <w:t xml:space="preserve">, </w:t>
      </w:r>
      <w:r w:rsidRPr="00B45C79">
        <w:rPr>
          <w:rFonts w:cs="Times New Roman"/>
          <w:i/>
          <w:iCs/>
        </w:rPr>
        <w:t>523</w:t>
      </w:r>
      <w:r w:rsidRPr="00B45C79">
        <w:rPr>
          <w:rFonts w:cs="Times New Roman"/>
        </w:rPr>
        <w:t>, 1–7.</w:t>
      </w:r>
    </w:p>
    <w:p w14:paraId="4449F1E5" w14:textId="77777777" w:rsidR="00B45C79" w:rsidRPr="00B45C79" w:rsidRDefault="00B45C79" w:rsidP="00B45C79">
      <w:pPr>
        <w:pStyle w:val="Bibliography"/>
        <w:rPr>
          <w:rFonts w:cs="Times New Roman"/>
        </w:rPr>
      </w:pPr>
      <w:r w:rsidRPr="00B45C79">
        <w:rPr>
          <w:rFonts w:cs="Times New Roman"/>
        </w:rPr>
        <w:t xml:space="preserve">Barrus, N. T., Drumheller, D., Cook, M. I., &amp; Dorn, N. J. (2023). Life history responses of two co-occurring congeneric Apple Snails (Pomacea maculata and P. paludosa) to variation in water depth and metaphyton total phosphorus. </w:t>
      </w:r>
      <w:r w:rsidRPr="00B45C79">
        <w:rPr>
          <w:rFonts w:cs="Times New Roman"/>
          <w:i/>
          <w:iCs/>
        </w:rPr>
        <w:t>Hydrobiologia</w:t>
      </w:r>
      <w:r w:rsidRPr="00B45C79">
        <w:rPr>
          <w:rFonts w:cs="Times New Roman"/>
        </w:rPr>
        <w:t>.</w:t>
      </w:r>
    </w:p>
    <w:p w14:paraId="63D1A6B8" w14:textId="77777777" w:rsidR="00B45C79" w:rsidRPr="00B45C79" w:rsidRDefault="00B45C79" w:rsidP="00B45C79">
      <w:pPr>
        <w:pStyle w:val="Bibliography"/>
        <w:rPr>
          <w:rFonts w:cs="Times New Roman"/>
        </w:rPr>
      </w:pPr>
      <w:r w:rsidRPr="00B45C79">
        <w:rPr>
          <w:rFonts w:cs="Times New Roman"/>
        </w:rPr>
        <w:t xml:space="preserve">Basille, M., Fortin, D., Dussault, C., Ouellet, J.-P., &amp; Courtois, R. (2013). Ecologically based definition of seasons clarifies predator-prey interactions. </w:t>
      </w:r>
      <w:r w:rsidRPr="00B45C79">
        <w:rPr>
          <w:rFonts w:cs="Times New Roman"/>
          <w:i/>
          <w:iCs/>
        </w:rPr>
        <w:t>Ecography</w:t>
      </w:r>
      <w:r w:rsidRPr="00B45C79">
        <w:rPr>
          <w:rFonts w:cs="Times New Roman"/>
        </w:rPr>
        <w:t xml:space="preserve">, </w:t>
      </w:r>
      <w:r w:rsidRPr="00B45C79">
        <w:rPr>
          <w:rFonts w:cs="Times New Roman"/>
          <w:i/>
          <w:iCs/>
        </w:rPr>
        <w:t>36</w:t>
      </w:r>
      <w:r w:rsidRPr="00B45C79">
        <w:rPr>
          <w:rFonts w:cs="Times New Roman"/>
        </w:rPr>
        <w:t>(2), 220–229. https://doi.org/10.1111/j.1600-0587.2011.07367.x</w:t>
      </w:r>
    </w:p>
    <w:p w14:paraId="7CF5DA73" w14:textId="77777777" w:rsidR="00B45C79" w:rsidRPr="00B45C79" w:rsidRDefault="00B45C79" w:rsidP="00B45C79">
      <w:pPr>
        <w:pStyle w:val="Bibliography"/>
        <w:rPr>
          <w:rFonts w:cs="Times New Roman"/>
        </w:rPr>
      </w:pPr>
      <w:r w:rsidRPr="00B45C79">
        <w:rPr>
          <w:rFonts w:cs="Times New Roman"/>
        </w:rPr>
        <w:t xml:space="preserve">Brown, C., Oppon, K. J., &amp; Cahill, J. F. (2019). Species‐specific size vulnerabilities in a competitive arena: Nutrient heterogeneity and soil fertility alter plant competitive size asymmetries. </w:t>
      </w:r>
      <w:r w:rsidRPr="00B45C79">
        <w:rPr>
          <w:rFonts w:cs="Times New Roman"/>
          <w:i/>
          <w:iCs/>
        </w:rPr>
        <w:t>Functional Ecology</w:t>
      </w:r>
      <w:r w:rsidRPr="00B45C79">
        <w:rPr>
          <w:rFonts w:cs="Times New Roman"/>
        </w:rPr>
        <w:t xml:space="preserve">, </w:t>
      </w:r>
      <w:r w:rsidRPr="00B45C79">
        <w:rPr>
          <w:rFonts w:cs="Times New Roman"/>
          <w:i/>
          <w:iCs/>
        </w:rPr>
        <w:t>33</w:t>
      </w:r>
      <w:r w:rsidRPr="00B45C79">
        <w:rPr>
          <w:rFonts w:cs="Times New Roman"/>
        </w:rPr>
        <w:t>(8), 1491–1503. https://doi.org/10.1111/1365-2435.13340</w:t>
      </w:r>
    </w:p>
    <w:p w14:paraId="7ECA6669" w14:textId="77777777" w:rsidR="00B45C79" w:rsidRPr="00B45C79" w:rsidRDefault="00B45C79" w:rsidP="00B45C79">
      <w:pPr>
        <w:pStyle w:val="Bibliography"/>
        <w:rPr>
          <w:rFonts w:cs="Times New Roman"/>
        </w:rPr>
      </w:pPr>
      <w:r w:rsidRPr="00B45C79">
        <w:rPr>
          <w:rFonts w:cs="Times New Roman"/>
        </w:rPr>
        <w:t xml:space="preserve">Cattau, C. E., Darby, P. C., Fletcher, R. J., &amp; Kitchens, W. M. (2014). Reproductive responses of the endangered snail kite to variations in prey density. </w:t>
      </w:r>
      <w:r w:rsidRPr="00B45C79">
        <w:rPr>
          <w:rFonts w:cs="Times New Roman"/>
          <w:i/>
          <w:iCs/>
        </w:rPr>
        <w:t>Journal of Wildlife Management</w:t>
      </w:r>
      <w:r w:rsidRPr="00B45C79">
        <w:rPr>
          <w:rFonts w:cs="Times New Roman"/>
        </w:rPr>
        <w:t xml:space="preserve">, </w:t>
      </w:r>
      <w:r w:rsidRPr="00B45C79">
        <w:rPr>
          <w:rFonts w:cs="Times New Roman"/>
          <w:i/>
          <w:iCs/>
        </w:rPr>
        <w:t>78</w:t>
      </w:r>
      <w:r w:rsidRPr="00B45C79">
        <w:rPr>
          <w:rFonts w:cs="Times New Roman"/>
        </w:rPr>
        <w:t>(4), 620–631. https://doi.org/10.1002/jwmg.706</w:t>
      </w:r>
    </w:p>
    <w:p w14:paraId="35C7B511" w14:textId="77777777" w:rsidR="00B45C79" w:rsidRPr="00B45C79" w:rsidRDefault="00B45C79" w:rsidP="00B45C79">
      <w:pPr>
        <w:pStyle w:val="Bibliography"/>
        <w:rPr>
          <w:rFonts w:cs="Times New Roman"/>
        </w:rPr>
      </w:pPr>
      <w:r w:rsidRPr="00B45C79">
        <w:rPr>
          <w:rFonts w:cs="Times New Roman"/>
        </w:rPr>
        <w:t xml:space="preserve">Cattau, C. E., Fletcher, R. J., Reichert, B. E., &amp; Kitchens, W. M. (2016). Counteracting effects of a non‐native prey on the demography of a native predator culminate in positive population growth. </w:t>
      </w:r>
      <w:r w:rsidRPr="00B45C79">
        <w:rPr>
          <w:rFonts w:cs="Times New Roman"/>
          <w:i/>
          <w:iCs/>
        </w:rPr>
        <w:t>Ecological Applications</w:t>
      </w:r>
      <w:r w:rsidRPr="00B45C79">
        <w:rPr>
          <w:rFonts w:cs="Times New Roman"/>
        </w:rPr>
        <w:t xml:space="preserve">, </w:t>
      </w:r>
      <w:r w:rsidRPr="00B45C79">
        <w:rPr>
          <w:rFonts w:cs="Times New Roman"/>
          <w:i/>
          <w:iCs/>
        </w:rPr>
        <w:t>26</w:t>
      </w:r>
      <w:r w:rsidRPr="00B45C79">
        <w:rPr>
          <w:rFonts w:cs="Times New Roman"/>
        </w:rPr>
        <w:t>(7), 1952–1968. https://doi.org/10.1890/15-1020.1</w:t>
      </w:r>
    </w:p>
    <w:p w14:paraId="497A2ECF" w14:textId="77777777" w:rsidR="00B45C79" w:rsidRPr="00B45C79" w:rsidRDefault="00B45C79" w:rsidP="00B45C79">
      <w:pPr>
        <w:pStyle w:val="Bibliography"/>
        <w:rPr>
          <w:rFonts w:cs="Times New Roman"/>
        </w:rPr>
      </w:pPr>
      <w:r w:rsidRPr="00B45C79">
        <w:rPr>
          <w:rFonts w:cs="Times New Roman"/>
        </w:rPr>
        <w:lastRenderedPageBreak/>
        <w:t xml:space="preserve">Cattau, C. E., Martin, J., &amp; Kitchens, W. M. (2010). Effects of an exotic prey species on a native specialist: Example of the snail kite. </w:t>
      </w:r>
      <w:r w:rsidRPr="00B45C79">
        <w:rPr>
          <w:rFonts w:cs="Times New Roman"/>
          <w:i/>
          <w:iCs/>
        </w:rPr>
        <w:t>Biological Conservation</w:t>
      </w:r>
      <w:r w:rsidRPr="00B45C79">
        <w:rPr>
          <w:rFonts w:cs="Times New Roman"/>
        </w:rPr>
        <w:t xml:space="preserve">, </w:t>
      </w:r>
      <w:r w:rsidRPr="00B45C79">
        <w:rPr>
          <w:rFonts w:cs="Times New Roman"/>
          <w:i/>
          <w:iCs/>
        </w:rPr>
        <w:t>143</w:t>
      </w:r>
      <w:r w:rsidRPr="00B45C79">
        <w:rPr>
          <w:rFonts w:cs="Times New Roman"/>
        </w:rPr>
        <w:t>(2), 513–520. https://doi.org/10.1016/j.biocon.2009.11.022</w:t>
      </w:r>
    </w:p>
    <w:p w14:paraId="6F6288AC" w14:textId="77777777" w:rsidR="00B45C79" w:rsidRPr="00B45C79" w:rsidRDefault="00B45C79" w:rsidP="00B45C79">
      <w:pPr>
        <w:pStyle w:val="Bibliography"/>
        <w:rPr>
          <w:rFonts w:cs="Times New Roman"/>
        </w:rPr>
      </w:pPr>
      <w:r w:rsidRPr="00B45C79">
        <w:rPr>
          <w:rFonts w:cs="Times New Roman"/>
        </w:rPr>
        <w:t xml:space="preserve">Chockley, B. R., St Mary, C. M., &amp; Osenberg, C. W. (2008). Population sinks in the Upper Florida Keys: The importance of demographic variation in population dynamics of the marine shrimp Stenopus hispidus. </w:t>
      </w:r>
      <w:r w:rsidRPr="00B45C79">
        <w:rPr>
          <w:rFonts w:cs="Times New Roman"/>
          <w:i/>
          <w:iCs/>
        </w:rPr>
        <w:t>Marine Ecology Progress Series</w:t>
      </w:r>
      <w:r w:rsidRPr="00B45C79">
        <w:rPr>
          <w:rFonts w:cs="Times New Roman"/>
        </w:rPr>
        <w:t xml:space="preserve">, </w:t>
      </w:r>
      <w:r w:rsidRPr="00B45C79">
        <w:rPr>
          <w:rFonts w:cs="Times New Roman"/>
          <w:i/>
          <w:iCs/>
        </w:rPr>
        <w:t>360</w:t>
      </w:r>
      <w:r w:rsidRPr="00B45C79">
        <w:rPr>
          <w:rFonts w:cs="Times New Roman"/>
        </w:rPr>
        <w:t>, 135–145. https://doi.org/10.3354/meps07404</w:t>
      </w:r>
    </w:p>
    <w:p w14:paraId="322227A5" w14:textId="77777777" w:rsidR="00B45C79" w:rsidRPr="00B45C79" w:rsidRDefault="00B45C79" w:rsidP="00B45C79">
      <w:pPr>
        <w:pStyle w:val="Bibliography"/>
        <w:rPr>
          <w:rFonts w:cs="Times New Roman"/>
        </w:rPr>
      </w:pPr>
      <w:r w:rsidRPr="00B45C79">
        <w:rPr>
          <w:rFonts w:cs="Times New Roman"/>
        </w:rPr>
        <w:t xml:space="preserve">Dalrymple, G. H. (1977). Intraspecific Variation in the Cranial Feeding Mechanism of Turtles of the Genus Trionyx ( Reptilia , Testudines , Trionychidae ). </w:t>
      </w:r>
      <w:r w:rsidRPr="00B45C79">
        <w:rPr>
          <w:rFonts w:cs="Times New Roman"/>
          <w:i/>
          <w:iCs/>
        </w:rPr>
        <w:t>Journal of Herpetology</w:t>
      </w:r>
      <w:r w:rsidRPr="00B45C79">
        <w:rPr>
          <w:rFonts w:cs="Times New Roman"/>
        </w:rPr>
        <w:t xml:space="preserve">, </w:t>
      </w:r>
      <w:r w:rsidRPr="00B45C79">
        <w:rPr>
          <w:rFonts w:cs="Times New Roman"/>
          <w:i/>
          <w:iCs/>
        </w:rPr>
        <w:t>11</w:t>
      </w:r>
      <w:r w:rsidRPr="00B45C79">
        <w:rPr>
          <w:rFonts w:cs="Times New Roman"/>
        </w:rPr>
        <w:t>(3), 255–285.</w:t>
      </w:r>
    </w:p>
    <w:p w14:paraId="6357B3D7" w14:textId="77777777" w:rsidR="00B45C79" w:rsidRPr="00B45C79" w:rsidRDefault="00B45C79" w:rsidP="00B45C79">
      <w:pPr>
        <w:pStyle w:val="Bibliography"/>
        <w:rPr>
          <w:rFonts w:cs="Times New Roman"/>
        </w:rPr>
      </w:pPr>
      <w:r w:rsidRPr="00B45C79">
        <w:rPr>
          <w:rFonts w:cs="Times New Roman"/>
        </w:rPr>
        <w:t xml:space="preserve">Darby, P. C., DeAngelis, D. L., Romañach, S. S., Suir, K., &amp; Bridevaux, J. (2015). Modeling apple snail population dynamics on the Everglades landscape. </w:t>
      </w:r>
      <w:r w:rsidRPr="00B45C79">
        <w:rPr>
          <w:rFonts w:cs="Times New Roman"/>
          <w:i/>
          <w:iCs/>
        </w:rPr>
        <w:t>Landscape Ecology</w:t>
      </w:r>
      <w:r w:rsidRPr="00B45C79">
        <w:rPr>
          <w:rFonts w:cs="Times New Roman"/>
        </w:rPr>
        <w:t xml:space="preserve">, </w:t>
      </w:r>
      <w:r w:rsidRPr="00B45C79">
        <w:rPr>
          <w:rFonts w:cs="Times New Roman"/>
          <w:i/>
          <w:iCs/>
        </w:rPr>
        <w:t>30</w:t>
      </w:r>
      <w:r w:rsidRPr="00B45C79">
        <w:rPr>
          <w:rFonts w:cs="Times New Roman"/>
        </w:rPr>
        <w:t>(8), 1497–1510. https://doi.org/10.1007/s10980-015-0205-5</w:t>
      </w:r>
    </w:p>
    <w:p w14:paraId="369B2336" w14:textId="77777777" w:rsidR="00B45C79" w:rsidRPr="00B45C79" w:rsidRDefault="00B45C79" w:rsidP="00B45C79">
      <w:pPr>
        <w:pStyle w:val="Bibliography"/>
        <w:rPr>
          <w:rFonts w:cs="Times New Roman"/>
        </w:rPr>
      </w:pPr>
      <w:r w:rsidRPr="00B45C79">
        <w:rPr>
          <w:rFonts w:cs="Times New Roman"/>
        </w:rPr>
        <w:t xml:space="preserve">Davidson, A. T., &amp; Dorn, N. J. (2018). System productivity alters predator sorting of a size-structured mixed prey community. </w:t>
      </w:r>
      <w:r w:rsidRPr="00B45C79">
        <w:rPr>
          <w:rFonts w:cs="Times New Roman"/>
          <w:i/>
          <w:iCs/>
        </w:rPr>
        <w:t>Oecologia</w:t>
      </w:r>
      <w:r w:rsidRPr="00B45C79">
        <w:rPr>
          <w:rFonts w:cs="Times New Roman"/>
        </w:rPr>
        <w:t xml:space="preserve">, </w:t>
      </w:r>
      <w:r w:rsidRPr="00B45C79">
        <w:rPr>
          <w:rFonts w:cs="Times New Roman"/>
          <w:i/>
          <w:iCs/>
        </w:rPr>
        <w:t>186</w:t>
      </w:r>
      <w:r w:rsidRPr="00B45C79">
        <w:rPr>
          <w:rFonts w:cs="Times New Roman"/>
        </w:rPr>
        <w:t>(4), 1101–1111. https://doi.org/10.1007/s00442-018-4099-1</w:t>
      </w:r>
    </w:p>
    <w:p w14:paraId="78A29BDD" w14:textId="77777777" w:rsidR="00B45C79" w:rsidRPr="00B45C79" w:rsidRDefault="00B45C79" w:rsidP="00B45C79">
      <w:pPr>
        <w:pStyle w:val="Bibliography"/>
        <w:rPr>
          <w:rFonts w:cs="Times New Roman"/>
        </w:rPr>
      </w:pPr>
      <w:r w:rsidRPr="00B45C79">
        <w:rPr>
          <w:rFonts w:cs="Times New Roman"/>
        </w:rPr>
        <w:t xml:space="preserve">Davidson, A. T., Hamman, E. A., McCoy, M. W., &amp; Vonesh, J. R. (2021). Asymmetrical effects of temperature on stage‐structured predator–prey interaction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5), 1041–1054. https://doi.org/10.1111/1365-2435.13777</w:t>
      </w:r>
    </w:p>
    <w:p w14:paraId="114277E8" w14:textId="77777777" w:rsidR="00B45C79" w:rsidRPr="00B45C79" w:rsidRDefault="00B45C79" w:rsidP="00B45C79">
      <w:pPr>
        <w:pStyle w:val="Bibliography"/>
        <w:rPr>
          <w:rFonts w:cs="Times New Roman"/>
        </w:rPr>
      </w:pPr>
      <w:r w:rsidRPr="00B45C79">
        <w:rPr>
          <w:rFonts w:cs="Times New Roman"/>
        </w:rPr>
        <w:t xml:space="preserve">Dorn, N. J., &amp; Cook, M. I. (2015). Hydrological disturbance diminishes predator control in wetlands. </w:t>
      </w:r>
      <w:r w:rsidRPr="00B45C79">
        <w:rPr>
          <w:rFonts w:cs="Times New Roman"/>
          <w:i/>
          <w:iCs/>
        </w:rPr>
        <w:t>Ecology</w:t>
      </w:r>
      <w:r w:rsidRPr="00B45C79">
        <w:rPr>
          <w:rFonts w:cs="Times New Roman"/>
        </w:rPr>
        <w:t xml:space="preserve">, </w:t>
      </w:r>
      <w:r w:rsidRPr="00B45C79">
        <w:rPr>
          <w:rFonts w:cs="Times New Roman"/>
          <w:i/>
          <w:iCs/>
        </w:rPr>
        <w:t>96</w:t>
      </w:r>
      <w:r w:rsidRPr="00B45C79">
        <w:rPr>
          <w:rFonts w:cs="Times New Roman"/>
        </w:rPr>
        <w:t>(11), 2984–2993. https://doi.org/10.1890/14-1505.1</w:t>
      </w:r>
    </w:p>
    <w:p w14:paraId="3DFEB442" w14:textId="77777777" w:rsidR="00B45C79" w:rsidRPr="00B45C79" w:rsidRDefault="00B45C79" w:rsidP="00B45C79">
      <w:pPr>
        <w:pStyle w:val="Bibliography"/>
        <w:rPr>
          <w:rFonts w:cs="Times New Roman"/>
        </w:rPr>
      </w:pPr>
      <w:r w:rsidRPr="00B45C79">
        <w:rPr>
          <w:rFonts w:cs="Times New Roman"/>
        </w:rPr>
        <w:lastRenderedPageBreak/>
        <w:t xml:space="preserve">Drumheller, D. K., Cook, M. I., &amp; Dorn, N. J. (2022). The role of direct chemical inhibition in the displacement of a native herbivore by an invasive congener. </w:t>
      </w:r>
      <w:r w:rsidRPr="00B45C79">
        <w:rPr>
          <w:rFonts w:cs="Times New Roman"/>
          <w:i/>
          <w:iCs/>
        </w:rPr>
        <w:t>Biological Invasions</w:t>
      </w:r>
      <w:r w:rsidRPr="00B45C79">
        <w:rPr>
          <w:rFonts w:cs="Times New Roman"/>
        </w:rPr>
        <w:t xml:space="preserve">, </w:t>
      </w:r>
      <w:r w:rsidRPr="00B45C79">
        <w:rPr>
          <w:rFonts w:cs="Times New Roman"/>
          <w:i/>
          <w:iCs/>
        </w:rPr>
        <w:t>0123456789</w:t>
      </w:r>
      <w:r w:rsidRPr="00B45C79">
        <w:rPr>
          <w:rFonts w:cs="Times New Roman"/>
        </w:rPr>
        <w:t>. https://doi.org/10.1007/s10530-022-02752-3</w:t>
      </w:r>
    </w:p>
    <w:p w14:paraId="6F560B8F" w14:textId="77777777" w:rsidR="00B45C79" w:rsidRPr="00B45C79" w:rsidRDefault="00B45C79" w:rsidP="00B45C79">
      <w:pPr>
        <w:pStyle w:val="Bibliography"/>
        <w:rPr>
          <w:rFonts w:cs="Times New Roman"/>
        </w:rPr>
      </w:pPr>
      <w:r w:rsidRPr="00B45C79">
        <w:rPr>
          <w:rFonts w:cs="Times New Roman"/>
        </w:rPr>
        <w:t xml:space="preserve">Gaiser, E. E., Trexler, J. C., &amp; Wetzel, P. R. (2012). The Florida Everglades. In D. P. Batzer &amp; A. H. Baldwin (Eds.), </w:t>
      </w:r>
      <w:r w:rsidRPr="00B45C79">
        <w:rPr>
          <w:rFonts w:cs="Times New Roman"/>
          <w:i/>
          <w:iCs/>
        </w:rPr>
        <w:t>Wetland Habitats of North America</w:t>
      </w:r>
      <w:r w:rsidRPr="00B45C79">
        <w:rPr>
          <w:rFonts w:cs="Times New Roman"/>
        </w:rPr>
        <w:t xml:space="preserve"> (pp. 231–252). University of California Press.</w:t>
      </w:r>
    </w:p>
    <w:p w14:paraId="53066702" w14:textId="77777777" w:rsidR="00B45C79" w:rsidRPr="00B45C79" w:rsidRDefault="00B45C79" w:rsidP="00B45C79">
      <w:pPr>
        <w:pStyle w:val="Bibliography"/>
        <w:rPr>
          <w:rFonts w:cs="Times New Roman"/>
        </w:rPr>
      </w:pPr>
      <w:r w:rsidRPr="00B45C79">
        <w:rPr>
          <w:rFonts w:cs="Times New Roman"/>
        </w:rPr>
        <w:t xml:space="preserve">Gutierre, S. M. M., Darby, P. C., Valentine-Darby, P. L., Mellow, D. J., Therrien, M., &amp; Watford, M. (2019). Contrasting patterns of pomacea maculata establishment and dispersal in an everglades wetland unit and a central florida lake. </w:t>
      </w:r>
      <w:r w:rsidRPr="00B45C79">
        <w:rPr>
          <w:rFonts w:cs="Times New Roman"/>
          <w:i/>
          <w:iCs/>
        </w:rPr>
        <w:t>Diversity</w:t>
      </w:r>
      <w:r w:rsidRPr="00B45C79">
        <w:rPr>
          <w:rFonts w:cs="Times New Roman"/>
        </w:rPr>
        <w:t xml:space="preserve">, </w:t>
      </w:r>
      <w:r w:rsidRPr="00B45C79">
        <w:rPr>
          <w:rFonts w:cs="Times New Roman"/>
          <w:i/>
          <w:iCs/>
        </w:rPr>
        <w:t>11</w:t>
      </w:r>
      <w:r w:rsidRPr="00B45C79">
        <w:rPr>
          <w:rFonts w:cs="Times New Roman"/>
        </w:rPr>
        <w:t>(10), 1–20. https://doi.org/10.3390/d11100183</w:t>
      </w:r>
    </w:p>
    <w:p w14:paraId="37AA8D85" w14:textId="77777777" w:rsidR="00B45C79" w:rsidRPr="00B45C79" w:rsidRDefault="00B45C79" w:rsidP="00B45C79">
      <w:pPr>
        <w:pStyle w:val="Bibliography"/>
        <w:rPr>
          <w:rFonts w:cs="Times New Roman"/>
        </w:rPr>
      </w:pPr>
      <w:r w:rsidRPr="00B45C79">
        <w:rPr>
          <w:rFonts w:cs="Times New Roman"/>
        </w:rPr>
        <w:t xml:space="preserve">Hanning, G. W. (1979). </w:t>
      </w:r>
      <w:r w:rsidRPr="00B45C79">
        <w:rPr>
          <w:rFonts w:cs="Times New Roman"/>
          <w:i/>
          <w:iCs/>
        </w:rPr>
        <w:t>Aspects of Reproduction in Pomacea paludosa (mesogastropods: Pilidae)</w:t>
      </w:r>
      <w:r w:rsidRPr="00B45C79">
        <w:rPr>
          <w:rFonts w:cs="Times New Roman"/>
        </w:rPr>
        <w:t>. MS thesis: Florida State University: Tallahassee FL.</w:t>
      </w:r>
    </w:p>
    <w:p w14:paraId="25040055" w14:textId="77777777" w:rsidR="00B45C79" w:rsidRPr="00B45C79" w:rsidRDefault="00B45C79" w:rsidP="00B45C79">
      <w:pPr>
        <w:pStyle w:val="Bibliography"/>
        <w:rPr>
          <w:rFonts w:cs="Times New Roman"/>
        </w:rPr>
      </w:pPr>
      <w:r w:rsidRPr="00B45C79">
        <w:rPr>
          <w:rFonts w:cs="Times New Roman"/>
        </w:rPr>
        <w:t xml:space="preserve">Hansen, C., Newman, S., Saunders, C. J., Tate-Boldt, E. K., &amp; Dorn, N. J. (2022). Flow-mediated growth of an aquatic herbivore. </w:t>
      </w:r>
      <w:r w:rsidRPr="00B45C79">
        <w:rPr>
          <w:rFonts w:cs="Times New Roman"/>
          <w:i/>
          <w:iCs/>
        </w:rPr>
        <w:t>Hydrobiologia</w:t>
      </w:r>
      <w:r w:rsidRPr="00B45C79">
        <w:rPr>
          <w:rFonts w:cs="Times New Roman"/>
        </w:rPr>
        <w:t xml:space="preserve">, </w:t>
      </w:r>
      <w:r w:rsidRPr="00B45C79">
        <w:rPr>
          <w:rFonts w:cs="Times New Roman"/>
          <w:i/>
          <w:iCs/>
        </w:rPr>
        <w:t>849</w:t>
      </w:r>
      <w:r w:rsidRPr="00B45C79">
        <w:rPr>
          <w:rFonts w:cs="Times New Roman"/>
        </w:rPr>
        <w:t>(14), 3161–3173. https://doi.org/10.1007/s10750-022-04923-8</w:t>
      </w:r>
    </w:p>
    <w:p w14:paraId="258D8EA1" w14:textId="77777777" w:rsidR="00B45C79" w:rsidRPr="00B45C79" w:rsidRDefault="00B45C79" w:rsidP="00B45C79">
      <w:pPr>
        <w:pStyle w:val="Bibliography"/>
        <w:rPr>
          <w:rFonts w:cs="Times New Roman"/>
        </w:rPr>
      </w:pPr>
      <w:r w:rsidRPr="00B45C79">
        <w:rPr>
          <w:rFonts w:cs="Times New Roman"/>
        </w:rPr>
        <w:t xml:space="preserve">Hayes, K. A., Cowie, R. H., &amp; Thiengo, S. C. (2009). A global phylogeny of apple snails: Gondwanan origin, generic relationships, and the influence of outgroup choice (Caenogastropoda: Ampullariidae). </w:t>
      </w:r>
      <w:r w:rsidRPr="00B45C79">
        <w:rPr>
          <w:rFonts w:cs="Times New Roman"/>
          <w:i/>
          <w:iCs/>
        </w:rPr>
        <w:t>Biological Journal of the Linnean Society</w:t>
      </w:r>
      <w:r w:rsidRPr="00B45C79">
        <w:rPr>
          <w:rFonts w:cs="Times New Roman"/>
        </w:rPr>
        <w:t xml:space="preserve">, </w:t>
      </w:r>
      <w:r w:rsidRPr="00B45C79">
        <w:rPr>
          <w:rFonts w:cs="Times New Roman"/>
          <w:i/>
          <w:iCs/>
        </w:rPr>
        <w:t>98</w:t>
      </w:r>
      <w:r w:rsidRPr="00B45C79">
        <w:rPr>
          <w:rFonts w:cs="Times New Roman"/>
        </w:rPr>
        <w:t>(1), 61–76. https://doi.org/10.1111/j.1095-8312.2009.01246.x</w:t>
      </w:r>
    </w:p>
    <w:p w14:paraId="42A5707C" w14:textId="77777777" w:rsidR="00B45C79" w:rsidRPr="00B45C79" w:rsidRDefault="00B45C79" w:rsidP="00B45C79">
      <w:pPr>
        <w:pStyle w:val="Bibliography"/>
        <w:rPr>
          <w:rFonts w:cs="Times New Roman"/>
        </w:rPr>
      </w:pPr>
      <w:r w:rsidRPr="00B45C79">
        <w:rPr>
          <w:rFonts w:cs="Times New Roman"/>
        </w:rPr>
        <w:t xml:space="preserve">Howell, H. J. (2023). </w:t>
      </w:r>
      <w:r w:rsidRPr="00B45C79">
        <w:rPr>
          <w:rFonts w:cs="Times New Roman"/>
          <w:i/>
          <w:iCs/>
        </w:rPr>
        <w:t>The Ecology, Conservation, and Management of the Everglades’ Herpetofaunal Community</w:t>
      </w:r>
      <w:r w:rsidRPr="00B45C79">
        <w:rPr>
          <w:rFonts w:cs="Times New Roman"/>
        </w:rPr>
        <w:t xml:space="preserve"> [Dissertation]. University of Miami.</w:t>
      </w:r>
    </w:p>
    <w:p w14:paraId="5FD90F26" w14:textId="77777777" w:rsidR="00B45C79" w:rsidRPr="00B45C79" w:rsidRDefault="00B45C79" w:rsidP="00B45C79">
      <w:pPr>
        <w:pStyle w:val="Bibliography"/>
        <w:rPr>
          <w:rFonts w:cs="Times New Roman"/>
        </w:rPr>
      </w:pPr>
      <w:r w:rsidRPr="00B45C79">
        <w:rPr>
          <w:rFonts w:cs="Times New Roman"/>
        </w:rPr>
        <w:t xml:space="preserve">Jeyasingh, P. D., &amp; Weider, L. J. (2005). Phosphorus availability mediates plasticity in life-history traits and predator-prey interactions in </w:t>
      </w:r>
      <w:r w:rsidRPr="00B45C79">
        <w:rPr>
          <w:rFonts w:cs="Times New Roman"/>
          <w:i/>
          <w:iCs/>
        </w:rPr>
        <w:t>Daphnia</w:t>
      </w:r>
      <w:r w:rsidRPr="00B45C79">
        <w:rPr>
          <w:rFonts w:cs="Times New Roman"/>
        </w:rPr>
        <w:t xml:space="preserve">: Phosphorus alters life-history </w:t>
      </w:r>
      <w:r w:rsidRPr="00B45C79">
        <w:rPr>
          <w:rFonts w:cs="Times New Roman"/>
        </w:rPr>
        <w:lastRenderedPageBreak/>
        <w:t xml:space="preserve">and predation. </w:t>
      </w:r>
      <w:r w:rsidRPr="00B45C79">
        <w:rPr>
          <w:rFonts w:cs="Times New Roman"/>
          <w:i/>
          <w:iCs/>
        </w:rPr>
        <w:t>Ecology Letters</w:t>
      </w:r>
      <w:r w:rsidRPr="00B45C79">
        <w:rPr>
          <w:rFonts w:cs="Times New Roman"/>
        </w:rPr>
        <w:t xml:space="preserve">, </w:t>
      </w:r>
      <w:r w:rsidRPr="00B45C79">
        <w:rPr>
          <w:rFonts w:cs="Times New Roman"/>
          <w:i/>
          <w:iCs/>
        </w:rPr>
        <w:t>8</w:t>
      </w:r>
      <w:r w:rsidRPr="00B45C79">
        <w:rPr>
          <w:rFonts w:cs="Times New Roman"/>
        </w:rPr>
        <w:t>(10), 1021–1028. https://doi.org/10.1111/j.1461-0248.2005.00803.x</w:t>
      </w:r>
    </w:p>
    <w:p w14:paraId="2527174C" w14:textId="77777777" w:rsidR="00B45C79" w:rsidRPr="00B45C79" w:rsidRDefault="00B45C79" w:rsidP="00B45C79">
      <w:pPr>
        <w:pStyle w:val="Bibliography"/>
        <w:rPr>
          <w:rFonts w:cs="Times New Roman"/>
        </w:rPr>
      </w:pPr>
      <w:r w:rsidRPr="00B45C79">
        <w:rPr>
          <w:rFonts w:cs="Times New Roman"/>
        </w:rPr>
        <w:t xml:space="preserve">Kesler, D. H., &amp; Munns, W. R. J. (1989). Predation by Belostoma flumineum ( Hemiptera ): An Important Cause of Mortality in Freshwater Snails Author. </w:t>
      </w:r>
      <w:r w:rsidRPr="00B45C79">
        <w:rPr>
          <w:rFonts w:cs="Times New Roman"/>
          <w:i/>
          <w:iCs/>
        </w:rPr>
        <w:t>Journal of the North American Benthological Society</w:t>
      </w:r>
      <w:r w:rsidRPr="00B45C79">
        <w:rPr>
          <w:rFonts w:cs="Times New Roman"/>
        </w:rPr>
        <w:t xml:space="preserve">, </w:t>
      </w:r>
      <w:r w:rsidRPr="00B45C79">
        <w:rPr>
          <w:rFonts w:cs="Times New Roman"/>
          <w:i/>
          <w:iCs/>
        </w:rPr>
        <w:t>8</w:t>
      </w:r>
      <w:r w:rsidRPr="00B45C79">
        <w:rPr>
          <w:rFonts w:cs="Times New Roman"/>
        </w:rPr>
        <w:t>(4), 342–350.</w:t>
      </w:r>
    </w:p>
    <w:p w14:paraId="67B58710" w14:textId="77777777" w:rsidR="00B45C79" w:rsidRPr="00B45C79" w:rsidRDefault="00B45C79" w:rsidP="00B45C79">
      <w:pPr>
        <w:pStyle w:val="Bibliography"/>
        <w:rPr>
          <w:rFonts w:cs="Times New Roman"/>
        </w:rPr>
      </w:pPr>
      <w:r w:rsidRPr="00B45C79">
        <w:rPr>
          <w:rFonts w:cs="Times New Roman"/>
        </w:rPr>
        <w:t xml:space="preserve">Kingsolver, J. G., &amp; Woods, H. A. (2016). Beyond Thermal Performance Curves: Modeling Time-Dependent Effects of Thermal Stress on Ectotherm Growth Rates. </w:t>
      </w:r>
      <w:r w:rsidRPr="00B45C79">
        <w:rPr>
          <w:rFonts w:cs="Times New Roman"/>
          <w:i/>
          <w:iCs/>
        </w:rPr>
        <w:t>The American Naturalist</w:t>
      </w:r>
      <w:r w:rsidRPr="00B45C79">
        <w:rPr>
          <w:rFonts w:cs="Times New Roman"/>
        </w:rPr>
        <w:t xml:space="preserve">, </w:t>
      </w:r>
      <w:r w:rsidRPr="00B45C79">
        <w:rPr>
          <w:rFonts w:cs="Times New Roman"/>
          <w:i/>
          <w:iCs/>
        </w:rPr>
        <w:t>187</w:t>
      </w:r>
      <w:r w:rsidRPr="00B45C79">
        <w:rPr>
          <w:rFonts w:cs="Times New Roman"/>
        </w:rPr>
        <w:t>(3), 283–294. https://doi.org/10.1086/684786</w:t>
      </w:r>
    </w:p>
    <w:p w14:paraId="3A0B6374" w14:textId="77777777" w:rsidR="00B45C79" w:rsidRPr="00B45C79" w:rsidRDefault="00B45C79" w:rsidP="00B45C79">
      <w:pPr>
        <w:pStyle w:val="Bibliography"/>
        <w:rPr>
          <w:rFonts w:cs="Times New Roman"/>
        </w:rPr>
      </w:pPr>
      <w:r w:rsidRPr="00B45C79">
        <w:rPr>
          <w:rFonts w:cs="Times New Roman"/>
        </w:rPr>
        <w:t xml:space="preserve">Ma, G., Bai, C., Rudolf, V. H. W., &amp; Ma, C. (2021). Night warming alters mean warming effects on predator–prey interactions by modifying predator demographics and interaction strength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9), 2094–2107. https://doi.org/10.1111/1365-2435.13833</w:t>
      </w:r>
    </w:p>
    <w:p w14:paraId="61F32F88" w14:textId="77777777" w:rsidR="00B45C79" w:rsidRPr="00B45C79" w:rsidRDefault="00B45C79" w:rsidP="00B45C79">
      <w:pPr>
        <w:pStyle w:val="Bibliography"/>
        <w:rPr>
          <w:rFonts w:cs="Times New Roman"/>
        </w:rPr>
      </w:pPr>
      <w:r w:rsidRPr="00B45C79">
        <w:rPr>
          <w:rFonts w:cs="Times New Roman"/>
        </w:rPr>
        <w:t xml:space="preserve">MacArthur, R., &amp; Levins, R. (1964). Competition, habitat selections, and character displacement in a patchy environment. </w:t>
      </w:r>
      <w:r w:rsidRPr="00B45C79">
        <w:rPr>
          <w:rFonts w:cs="Times New Roman"/>
          <w:i/>
          <w:iCs/>
        </w:rPr>
        <w:t>Proceedings of the National Academy of Sciences</w:t>
      </w:r>
      <w:r w:rsidRPr="00B45C79">
        <w:rPr>
          <w:rFonts w:cs="Times New Roman"/>
        </w:rPr>
        <w:t xml:space="preserve">, </w:t>
      </w:r>
      <w:r w:rsidRPr="00B45C79">
        <w:rPr>
          <w:rFonts w:cs="Times New Roman"/>
          <w:i/>
          <w:iCs/>
        </w:rPr>
        <w:t>51</w:t>
      </w:r>
      <w:r w:rsidRPr="00B45C79">
        <w:rPr>
          <w:rFonts w:cs="Times New Roman"/>
        </w:rPr>
        <w:t>(6), 1207–1210. https://doi.org/10.1073/pnas.51.6.1207</w:t>
      </w:r>
    </w:p>
    <w:p w14:paraId="49735ECE" w14:textId="77777777" w:rsidR="00B45C79" w:rsidRPr="00B45C79" w:rsidRDefault="00B45C79" w:rsidP="00B45C79">
      <w:pPr>
        <w:pStyle w:val="Bibliography"/>
        <w:rPr>
          <w:rFonts w:cs="Times New Roman"/>
        </w:rPr>
      </w:pPr>
      <w:r w:rsidRPr="00B45C79">
        <w:rPr>
          <w:rFonts w:cs="Times New Roman"/>
        </w:rPr>
        <w:t xml:space="preserve">McCoy, M. W., Bolker, B. M., Warkentin, K. M., &amp; Vonesh, J. R. (2011). Predicting predation through prey ontogeny using size-dependent functional response models. </w:t>
      </w:r>
      <w:r w:rsidRPr="00B45C79">
        <w:rPr>
          <w:rFonts w:cs="Times New Roman"/>
          <w:i/>
          <w:iCs/>
        </w:rPr>
        <w:t>American Naturalist</w:t>
      </w:r>
      <w:r w:rsidRPr="00B45C79">
        <w:rPr>
          <w:rFonts w:cs="Times New Roman"/>
        </w:rPr>
        <w:t xml:space="preserve">, </w:t>
      </w:r>
      <w:r w:rsidRPr="00B45C79">
        <w:rPr>
          <w:rFonts w:cs="Times New Roman"/>
          <w:i/>
          <w:iCs/>
        </w:rPr>
        <w:t>177</w:t>
      </w:r>
      <w:r w:rsidRPr="00B45C79">
        <w:rPr>
          <w:rFonts w:cs="Times New Roman"/>
        </w:rPr>
        <w:t>(6), 752–766. https://doi.org/10.1086/659950</w:t>
      </w:r>
    </w:p>
    <w:p w14:paraId="6A08DBFA" w14:textId="77777777" w:rsidR="00B45C79" w:rsidRPr="00B45C79" w:rsidRDefault="00B45C79" w:rsidP="00B45C79">
      <w:pPr>
        <w:pStyle w:val="Bibliography"/>
        <w:rPr>
          <w:rFonts w:cs="Times New Roman"/>
        </w:rPr>
      </w:pPr>
      <w:r w:rsidRPr="00B45C79">
        <w:rPr>
          <w:rFonts w:cs="Times New Roman"/>
        </w:rPr>
        <w:t xml:space="preserve">McMurray, S. E., Henkel, T. P., &amp; Pawlik, J. R. (2010). Demographics of increasing populations of the giant barrel sponge Xestospongia muta in the Florida Keys. </w:t>
      </w:r>
      <w:r w:rsidRPr="00B45C79">
        <w:rPr>
          <w:rFonts w:cs="Times New Roman"/>
          <w:i/>
          <w:iCs/>
        </w:rPr>
        <w:t>Ecology</w:t>
      </w:r>
      <w:r w:rsidRPr="00B45C79">
        <w:rPr>
          <w:rFonts w:cs="Times New Roman"/>
        </w:rPr>
        <w:t xml:space="preserve">, </w:t>
      </w:r>
      <w:r w:rsidRPr="00B45C79">
        <w:rPr>
          <w:rFonts w:cs="Times New Roman"/>
          <w:i/>
          <w:iCs/>
        </w:rPr>
        <w:t>91</w:t>
      </w:r>
      <w:r w:rsidRPr="00B45C79">
        <w:rPr>
          <w:rFonts w:cs="Times New Roman"/>
        </w:rPr>
        <w:t>(2), 560–570. https://doi.org/10.1890/08-2060.1</w:t>
      </w:r>
    </w:p>
    <w:p w14:paraId="70EBE92C" w14:textId="77777777" w:rsidR="00B45C79" w:rsidRPr="00B45C79" w:rsidRDefault="00B45C79" w:rsidP="00B45C79">
      <w:pPr>
        <w:pStyle w:val="Bibliography"/>
        <w:rPr>
          <w:rFonts w:cs="Times New Roman"/>
        </w:rPr>
      </w:pPr>
      <w:r w:rsidRPr="00B45C79">
        <w:rPr>
          <w:rFonts w:cs="Times New Roman"/>
        </w:rPr>
        <w:lastRenderedPageBreak/>
        <w:t xml:space="preserve">McPeek, M. A., &amp; Peckarsky, B. L. (1998). Life histories and the strengths of species interactions: Combining mortality, growth, and fecundity effects. </w:t>
      </w:r>
      <w:r w:rsidRPr="00B45C79">
        <w:rPr>
          <w:rFonts w:cs="Times New Roman"/>
          <w:i/>
          <w:iCs/>
        </w:rPr>
        <w:t>Ecology</w:t>
      </w:r>
      <w:r w:rsidRPr="00B45C79">
        <w:rPr>
          <w:rFonts w:cs="Times New Roman"/>
        </w:rPr>
        <w:t xml:space="preserve">, </w:t>
      </w:r>
      <w:r w:rsidRPr="00B45C79">
        <w:rPr>
          <w:rFonts w:cs="Times New Roman"/>
          <w:i/>
          <w:iCs/>
        </w:rPr>
        <w:t>79</w:t>
      </w:r>
      <w:r w:rsidRPr="00B45C79">
        <w:rPr>
          <w:rFonts w:cs="Times New Roman"/>
        </w:rPr>
        <w:t>(3), 867–879. https://doi.org/10.1890/0012-9658(1998)079[0867:LHATSO]2.0.CO;2</w:t>
      </w:r>
    </w:p>
    <w:p w14:paraId="255D37A5" w14:textId="77777777" w:rsidR="00B45C79" w:rsidRPr="00B45C79" w:rsidRDefault="00B45C79" w:rsidP="00B45C79">
      <w:pPr>
        <w:pStyle w:val="Bibliography"/>
        <w:rPr>
          <w:rFonts w:cs="Times New Roman"/>
        </w:rPr>
      </w:pPr>
      <w:r w:rsidRPr="00B45C79">
        <w:rPr>
          <w:rFonts w:cs="Times New Roman"/>
        </w:rPr>
        <w:t xml:space="preserve">McVoy, C. W., Said, W. P., Obeysekera, J., VanArman, J. A., &amp; Dreschel, T. W. (2011). </w:t>
      </w:r>
      <w:r w:rsidRPr="00B45C79">
        <w:rPr>
          <w:rFonts w:cs="Times New Roman"/>
          <w:i/>
          <w:iCs/>
        </w:rPr>
        <w:t>Landscapes and Hydrology of the Predrainage Everglades</w:t>
      </w:r>
      <w:r w:rsidRPr="00B45C79">
        <w:rPr>
          <w:rFonts w:cs="Times New Roman"/>
        </w:rPr>
        <w:t>. University Press of Florida.</w:t>
      </w:r>
    </w:p>
    <w:p w14:paraId="042C75C2" w14:textId="77777777" w:rsidR="00B45C79" w:rsidRPr="00B45C79" w:rsidRDefault="00B45C79" w:rsidP="00B45C79">
      <w:pPr>
        <w:pStyle w:val="Bibliography"/>
        <w:rPr>
          <w:rFonts w:cs="Times New Roman"/>
        </w:rPr>
      </w:pPr>
      <w:r w:rsidRPr="00B45C79">
        <w:rPr>
          <w:rFonts w:cs="Times New Roman"/>
        </w:rPr>
        <w:t xml:space="preserve">Meehan, M. L., Turnbull, K. F., Sinclair, B. J., &amp; Lindo, Z. (2022). Predators minimize energy costs, rather than maximize energy gains under warming: Evidence from a microcosm feeding experiment. </w:t>
      </w:r>
      <w:r w:rsidRPr="00B45C79">
        <w:rPr>
          <w:rFonts w:cs="Times New Roman"/>
          <w:i/>
          <w:iCs/>
        </w:rPr>
        <w:t>Functional Ecology</w:t>
      </w:r>
      <w:r w:rsidRPr="00B45C79">
        <w:rPr>
          <w:rFonts w:cs="Times New Roman"/>
        </w:rPr>
        <w:t xml:space="preserve">, </w:t>
      </w:r>
      <w:r w:rsidRPr="00B45C79">
        <w:rPr>
          <w:rFonts w:cs="Times New Roman"/>
          <w:i/>
          <w:iCs/>
        </w:rPr>
        <w:t>36</w:t>
      </w:r>
      <w:r w:rsidRPr="00B45C79">
        <w:rPr>
          <w:rFonts w:cs="Times New Roman"/>
        </w:rPr>
        <w:t>(9), 2279–2288. https://doi.org/10.1111/1365-2435.14131</w:t>
      </w:r>
    </w:p>
    <w:p w14:paraId="38AE4B86" w14:textId="77777777" w:rsidR="00B45C79" w:rsidRPr="00B45C79" w:rsidRDefault="00B45C79" w:rsidP="00B45C79">
      <w:pPr>
        <w:pStyle w:val="Bibliography"/>
        <w:rPr>
          <w:rFonts w:cs="Times New Roman"/>
        </w:rPr>
      </w:pPr>
      <w:r w:rsidRPr="00B45C79">
        <w:rPr>
          <w:rFonts w:cs="Times New Roman"/>
        </w:rPr>
        <w:t xml:space="preserve">Nunes, L. T., Barneche, D. R., Lastrucci, N. S., Fraga, A. A., Nunes, J. A. C. C., Ferreira, C. E. L., &amp; Floeter, S. R. (2021). Predicting the effects of body size, temperature and diet on animal feeding rate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10), 2229–2240. https://doi.org/10.1111/1365-2435.13872</w:t>
      </w:r>
    </w:p>
    <w:p w14:paraId="1194286D" w14:textId="77777777" w:rsidR="00B45C79" w:rsidRPr="00B45C79" w:rsidRDefault="00B45C79" w:rsidP="00B45C79">
      <w:pPr>
        <w:pStyle w:val="Bibliography"/>
        <w:rPr>
          <w:rFonts w:cs="Times New Roman"/>
        </w:rPr>
      </w:pPr>
      <w:r w:rsidRPr="00B45C79">
        <w:rPr>
          <w:rFonts w:cs="Times New Roman"/>
        </w:rPr>
        <w:t xml:space="preserve">Pepi, A., Grof-Tisza, P., Holyoak, M., &amp; Karban, R. (2018). As temperature increases, predator attack rate is more important to survival than a smaller window of prey vulnerability. </w:t>
      </w:r>
      <w:r w:rsidRPr="00B45C79">
        <w:rPr>
          <w:rFonts w:cs="Times New Roman"/>
          <w:i/>
          <w:iCs/>
        </w:rPr>
        <w:t>Ecology</w:t>
      </w:r>
      <w:r w:rsidRPr="00B45C79">
        <w:rPr>
          <w:rFonts w:cs="Times New Roman"/>
        </w:rPr>
        <w:t xml:space="preserve">, </w:t>
      </w:r>
      <w:r w:rsidRPr="00B45C79">
        <w:rPr>
          <w:rFonts w:cs="Times New Roman"/>
          <w:i/>
          <w:iCs/>
        </w:rPr>
        <w:t>99</w:t>
      </w:r>
      <w:r w:rsidRPr="00B45C79">
        <w:rPr>
          <w:rFonts w:cs="Times New Roman"/>
        </w:rPr>
        <w:t>(7), 1584–1590. https://doi.org/10.1002/ecy.2356</w:t>
      </w:r>
    </w:p>
    <w:p w14:paraId="7BDFA1C7" w14:textId="77777777" w:rsidR="00B45C79" w:rsidRPr="00B45C79" w:rsidRDefault="00B45C79" w:rsidP="00B45C79">
      <w:pPr>
        <w:pStyle w:val="Bibliography"/>
        <w:rPr>
          <w:rFonts w:cs="Times New Roman"/>
        </w:rPr>
      </w:pPr>
      <w:r w:rsidRPr="00B45C79">
        <w:rPr>
          <w:rFonts w:cs="Times New Roman"/>
        </w:rPr>
        <w:t xml:space="preserve">Pintar, M. R., Kline, J. L., &amp; Trexler, J. C. (2021). The Aquatic Heteroptera (Hemiptera) of Marshes in the Florida Everglades. </w:t>
      </w:r>
      <w:r w:rsidRPr="00B45C79">
        <w:rPr>
          <w:rFonts w:cs="Times New Roman"/>
          <w:i/>
          <w:iCs/>
        </w:rPr>
        <w:t>Florida Entomologist</w:t>
      </w:r>
      <w:r w:rsidRPr="00B45C79">
        <w:rPr>
          <w:rFonts w:cs="Times New Roman"/>
        </w:rPr>
        <w:t xml:space="preserve">, </w:t>
      </w:r>
      <w:r w:rsidRPr="00B45C79">
        <w:rPr>
          <w:rFonts w:cs="Times New Roman"/>
          <w:i/>
          <w:iCs/>
        </w:rPr>
        <w:t>104</w:t>
      </w:r>
      <w:r w:rsidRPr="00B45C79">
        <w:rPr>
          <w:rFonts w:cs="Times New Roman"/>
        </w:rPr>
        <w:t>(4). https://doi.org/10.1653/024.104.0408</w:t>
      </w:r>
    </w:p>
    <w:p w14:paraId="4D4E5ABC" w14:textId="77777777" w:rsidR="00B45C79" w:rsidRPr="00B45C79" w:rsidRDefault="00B45C79" w:rsidP="00B45C79">
      <w:pPr>
        <w:pStyle w:val="Bibliography"/>
        <w:rPr>
          <w:rFonts w:cs="Times New Roman"/>
        </w:rPr>
      </w:pPr>
      <w:r w:rsidRPr="00B45C79">
        <w:rPr>
          <w:rFonts w:cs="Times New Roman"/>
        </w:rPr>
        <w:t xml:space="preserve">Preston, D. L., Falke, L. P., Henderson, J. S., &amp; Novak, M. (2019). Food‐web interaction strength distributions are conserved by greater variation between than within predator–prey pairs. </w:t>
      </w:r>
      <w:r w:rsidRPr="00B45C79">
        <w:rPr>
          <w:rFonts w:cs="Times New Roman"/>
          <w:i/>
          <w:iCs/>
        </w:rPr>
        <w:t>Ecology</w:t>
      </w:r>
      <w:r w:rsidRPr="00B45C79">
        <w:rPr>
          <w:rFonts w:cs="Times New Roman"/>
        </w:rPr>
        <w:t xml:space="preserve">, </w:t>
      </w:r>
      <w:r w:rsidRPr="00B45C79">
        <w:rPr>
          <w:rFonts w:cs="Times New Roman"/>
          <w:i/>
          <w:iCs/>
        </w:rPr>
        <w:t>100</w:t>
      </w:r>
      <w:r w:rsidRPr="00B45C79">
        <w:rPr>
          <w:rFonts w:cs="Times New Roman"/>
        </w:rPr>
        <w:t>(10). https://doi.org/10.1002/ecy.2816</w:t>
      </w:r>
    </w:p>
    <w:p w14:paraId="51FBB97C" w14:textId="77777777" w:rsidR="00B45C79" w:rsidRPr="00B45C79" w:rsidRDefault="00B45C79" w:rsidP="00B45C79">
      <w:pPr>
        <w:pStyle w:val="Bibliography"/>
        <w:rPr>
          <w:rFonts w:cs="Times New Roman"/>
        </w:rPr>
      </w:pPr>
      <w:r w:rsidRPr="00B45C79">
        <w:rPr>
          <w:rFonts w:cs="Times New Roman"/>
        </w:rPr>
        <w:lastRenderedPageBreak/>
        <w:t xml:space="preserve">R Core Team. (2019). </w:t>
      </w:r>
      <w:r w:rsidRPr="00B45C79">
        <w:rPr>
          <w:rFonts w:cs="Times New Roman"/>
          <w:i/>
          <w:iCs/>
        </w:rPr>
        <w:t>R: A language and environment for statistical computing. R Foundation for Statistical Computing</w:t>
      </w:r>
      <w:r w:rsidRPr="00B45C79">
        <w:rPr>
          <w:rFonts w:cs="Times New Roman"/>
        </w:rPr>
        <w:t xml:space="preserve">. </w:t>
      </w:r>
      <w:r w:rsidRPr="00B45C79">
        <w:rPr>
          <w:rFonts w:cs="Times New Roman"/>
          <w:i/>
          <w:iCs/>
        </w:rPr>
        <w:t>URL https://www.R-project.org/</w:t>
      </w:r>
      <w:r w:rsidRPr="00B45C79">
        <w:rPr>
          <w:rFonts w:cs="Times New Roman"/>
        </w:rPr>
        <w:t>.</w:t>
      </w:r>
    </w:p>
    <w:p w14:paraId="4107A60F" w14:textId="77777777" w:rsidR="00B45C79" w:rsidRPr="00B45C79" w:rsidRDefault="00B45C79" w:rsidP="00B45C79">
      <w:pPr>
        <w:pStyle w:val="Bibliography"/>
        <w:rPr>
          <w:rFonts w:cs="Times New Roman"/>
        </w:rPr>
      </w:pPr>
      <w:r w:rsidRPr="00B45C79">
        <w:rPr>
          <w:rFonts w:cs="Times New Roman"/>
        </w:rPr>
        <w:t xml:space="preserve">Richardson, C. J. (2010). The Everglades: North America’s subtropical wetland. </w:t>
      </w:r>
      <w:r w:rsidRPr="00B45C79">
        <w:rPr>
          <w:rFonts w:cs="Times New Roman"/>
          <w:i/>
          <w:iCs/>
        </w:rPr>
        <w:t>Wetlands Ecology and Management</w:t>
      </w:r>
      <w:r w:rsidRPr="00B45C79">
        <w:rPr>
          <w:rFonts w:cs="Times New Roman"/>
        </w:rPr>
        <w:t xml:space="preserve">, </w:t>
      </w:r>
      <w:r w:rsidRPr="00B45C79">
        <w:rPr>
          <w:rFonts w:cs="Times New Roman"/>
          <w:i/>
          <w:iCs/>
        </w:rPr>
        <w:t>18</w:t>
      </w:r>
      <w:r w:rsidRPr="00B45C79">
        <w:rPr>
          <w:rFonts w:cs="Times New Roman"/>
        </w:rPr>
        <w:t>(5), 517–542. https://doi.org/10.1007/s11273-009-9156-4</w:t>
      </w:r>
    </w:p>
    <w:p w14:paraId="5D7A6962" w14:textId="77777777" w:rsidR="00B45C79" w:rsidRPr="00B45C79" w:rsidRDefault="00B45C79" w:rsidP="00B45C79">
      <w:pPr>
        <w:pStyle w:val="Bibliography"/>
        <w:rPr>
          <w:rFonts w:cs="Times New Roman"/>
        </w:rPr>
      </w:pPr>
      <w:r w:rsidRPr="00B45C79">
        <w:rPr>
          <w:rFonts w:cs="Times New Roman"/>
        </w:rPr>
        <w:t xml:space="preserve">Rochette, R., &amp; Dill, L. M. (2000). Mortality, behavior and the effects of predators on the intertidal distribution of littorinid gastropods. </w:t>
      </w:r>
      <w:r w:rsidRPr="00B45C79">
        <w:rPr>
          <w:rFonts w:cs="Times New Roman"/>
          <w:i/>
          <w:iCs/>
        </w:rPr>
        <w:t>Journal of Experimental Marine Biology and Ecology</w:t>
      </w:r>
      <w:r w:rsidRPr="00B45C79">
        <w:rPr>
          <w:rFonts w:cs="Times New Roman"/>
        </w:rPr>
        <w:t xml:space="preserve">, </w:t>
      </w:r>
      <w:r w:rsidRPr="00B45C79">
        <w:rPr>
          <w:rFonts w:cs="Times New Roman"/>
          <w:i/>
          <w:iCs/>
        </w:rPr>
        <w:t>253</w:t>
      </w:r>
      <w:r w:rsidRPr="00B45C79">
        <w:rPr>
          <w:rFonts w:cs="Times New Roman"/>
        </w:rPr>
        <w:t>(2), 165–191. https://doi.org/10.1016/S0022-0981(00)00253-7</w:t>
      </w:r>
    </w:p>
    <w:p w14:paraId="3C29CFEF" w14:textId="77777777" w:rsidR="00B45C79" w:rsidRPr="00B45C79" w:rsidRDefault="00B45C79" w:rsidP="00B45C79">
      <w:pPr>
        <w:pStyle w:val="Bibliography"/>
        <w:rPr>
          <w:rFonts w:cs="Times New Roman"/>
        </w:rPr>
      </w:pPr>
      <w:r w:rsidRPr="00B45C79">
        <w:rPr>
          <w:rFonts w:cs="Times New Roman"/>
        </w:rPr>
        <w:t xml:space="preserve">Ruehl, C. B., &amp; Trexler, J. C. (2015). Reciprocal transplant reveals trade-off of resource quality and predation risk in the field. </w:t>
      </w:r>
      <w:r w:rsidRPr="00B45C79">
        <w:rPr>
          <w:rFonts w:cs="Times New Roman"/>
          <w:i/>
          <w:iCs/>
        </w:rPr>
        <w:t>Oecologia</w:t>
      </w:r>
      <w:r w:rsidRPr="00B45C79">
        <w:rPr>
          <w:rFonts w:cs="Times New Roman"/>
        </w:rPr>
        <w:t xml:space="preserve">, </w:t>
      </w:r>
      <w:r w:rsidRPr="00B45C79">
        <w:rPr>
          <w:rFonts w:cs="Times New Roman"/>
          <w:i/>
          <w:iCs/>
        </w:rPr>
        <w:t>179</w:t>
      </w:r>
      <w:r w:rsidRPr="00B45C79">
        <w:rPr>
          <w:rFonts w:cs="Times New Roman"/>
        </w:rPr>
        <w:t>(1), 117–127. https://doi.org/10.1007/s00442-015-3324-4</w:t>
      </w:r>
    </w:p>
    <w:p w14:paraId="2B1ADCEA" w14:textId="77777777" w:rsidR="00B45C79" w:rsidRPr="00B45C79" w:rsidRDefault="00B45C79" w:rsidP="00B45C79">
      <w:pPr>
        <w:pStyle w:val="Bibliography"/>
        <w:rPr>
          <w:rFonts w:cs="Times New Roman"/>
        </w:rPr>
      </w:pPr>
      <w:r w:rsidRPr="00B45C79">
        <w:rPr>
          <w:rFonts w:cs="Times New Roman"/>
        </w:rPr>
        <w:t xml:space="preserve">Sklar, F. H., Chimney, M. J., Newman, S., McCormick, P., Gawlik, D., Miao, S. L., McVoy, C., Said, W., Newman, J., Coronado, C., Crozier, G., Korvela, M., &amp; Rutchey, K. (2005). The ecological—Societal underpinnings of Everglades restoration. </w:t>
      </w:r>
      <w:r w:rsidRPr="00B45C79">
        <w:rPr>
          <w:rFonts w:cs="Times New Roman"/>
          <w:i/>
          <w:iCs/>
        </w:rPr>
        <w:t>Frontiers in Ecology and the Environment</w:t>
      </w:r>
      <w:r w:rsidRPr="00B45C79">
        <w:rPr>
          <w:rFonts w:cs="Times New Roman"/>
        </w:rPr>
        <w:t xml:space="preserve">, </w:t>
      </w:r>
      <w:r w:rsidRPr="00B45C79">
        <w:rPr>
          <w:rFonts w:cs="Times New Roman"/>
          <w:i/>
          <w:iCs/>
        </w:rPr>
        <w:t>3</w:t>
      </w:r>
      <w:r w:rsidRPr="00B45C79">
        <w:rPr>
          <w:rFonts w:cs="Times New Roman"/>
        </w:rPr>
        <w:t>(3), 161–169. https://doi.org/10.1890/1540-9295(2005)003[0161:TEUOER]2.0.CO;2</w:t>
      </w:r>
    </w:p>
    <w:p w14:paraId="4099D5B9" w14:textId="77777777" w:rsidR="00B45C79" w:rsidRPr="00B45C79" w:rsidRDefault="00B45C79" w:rsidP="00B45C79">
      <w:pPr>
        <w:pStyle w:val="Bibliography"/>
        <w:rPr>
          <w:rFonts w:cs="Times New Roman"/>
        </w:rPr>
      </w:pPr>
      <w:r w:rsidRPr="00B45C79">
        <w:rPr>
          <w:rFonts w:cs="Times New Roman"/>
        </w:rPr>
        <w:t xml:space="preserve">Snyder, N. F. R., &amp; Snyder, H. A. (1971). Defenses of the Florida Apple Snail Pomacea paludosa. </w:t>
      </w:r>
      <w:r w:rsidRPr="00B45C79">
        <w:rPr>
          <w:rFonts w:cs="Times New Roman"/>
          <w:i/>
          <w:iCs/>
        </w:rPr>
        <w:t>Behavior</w:t>
      </w:r>
      <w:r w:rsidRPr="00B45C79">
        <w:rPr>
          <w:rFonts w:cs="Times New Roman"/>
        </w:rPr>
        <w:t xml:space="preserve">, </w:t>
      </w:r>
      <w:r w:rsidRPr="00B45C79">
        <w:rPr>
          <w:rFonts w:cs="Times New Roman"/>
          <w:i/>
          <w:iCs/>
        </w:rPr>
        <w:t>40</w:t>
      </w:r>
      <w:r w:rsidRPr="00B45C79">
        <w:rPr>
          <w:rFonts w:cs="Times New Roman"/>
        </w:rPr>
        <w:t>(3), 175–215.</w:t>
      </w:r>
    </w:p>
    <w:p w14:paraId="68A8F671" w14:textId="77777777" w:rsidR="00B45C79" w:rsidRPr="00B45C79" w:rsidRDefault="00B45C79" w:rsidP="00B45C79">
      <w:pPr>
        <w:pStyle w:val="Bibliography"/>
        <w:rPr>
          <w:rFonts w:cs="Times New Roman"/>
        </w:rPr>
      </w:pPr>
      <w:r w:rsidRPr="00B45C79">
        <w:rPr>
          <w:rFonts w:cs="Times New Roman"/>
        </w:rPr>
        <w:t xml:space="preserve">Soomdat, N. N., Griffin, J. N., McCoy, M., Hensel, M. J. S., Buhler, S., Chejanovski, Z., &amp; Silliman, B. R. (2014). Independent and combined effects of multiple predators across ontogeny of a dominant grazer. </w:t>
      </w:r>
      <w:r w:rsidRPr="00B45C79">
        <w:rPr>
          <w:rFonts w:cs="Times New Roman"/>
          <w:i/>
          <w:iCs/>
        </w:rPr>
        <w:t>Oikos</w:t>
      </w:r>
      <w:r w:rsidRPr="00B45C79">
        <w:rPr>
          <w:rFonts w:cs="Times New Roman"/>
        </w:rPr>
        <w:t xml:space="preserve">, </w:t>
      </w:r>
      <w:r w:rsidRPr="00B45C79">
        <w:rPr>
          <w:rFonts w:cs="Times New Roman"/>
          <w:i/>
          <w:iCs/>
        </w:rPr>
        <w:t>123</w:t>
      </w:r>
      <w:r w:rsidRPr="00B45C79">
        <w:rPr>
          <w:rFonts w:cs="Times New Roman"/>
        </w:rPr>
        <w:t>(9), 1081–1090. https://doi.org/10.1111/oik.01579</w:t>
      </w:r>
    </w:p>
    <w:p w14:paraId="35033DE5" w14:textId="77777777" w:rsidR="00B45C79" w:rsidRPr="00B45C79" w:rsidRDefault="00B45C79" w:rsidP="00B45C79">
      <w:pPr>
        <w:pStyle w:val="Bibliography"/>
        <w:rPr>
          <w:rFonts w:cs="Times New Roman"/>
        </w:rPr>
      </w:pPr>
      <w:r w:rsidRPr="00B45C79">
        <w:rPr>
          <w:rFonts w:cs="Times New Roman"/>
        </w:rPr>
        <w:lastRenderedPageBreak/>
        <w:t xml:space="preserve">Valentine-Darby, P. L., Kell, S. E., &amp; Darby, P. C. (2015). Predation on Florida apple snails ( Pomacea paludosa ) by native and non-native aquatic fauna , and predator-prey size relationships. </w:t>
      </w:r>
      <w:r w:rsidRPr="00B45C79">
        <w:rPr>
          <w:rFonts w:cs="Times New Roman"/>
          <w:i/>
          <w:iCs/>
        </w:rPr>
        <w:t>Florida Scientist</w:t>
      </w:r>
      <w:r w:rsidRPr="00B45C79">
        <w:rPr>
          <w:rFonts w:cs="Times New Roman"/>
        </w:rPr>
        <w:t xml:space="preserve">, </w:t>
      </w:r>
      <w:r w:rsidRPr="00B45C79">
        <w:rPr>
          <w:rFonts w:cs="Times New Roman"/>
          <w:i/>
          <w:iCs/>
        </w:rPr>
        <w:t>78</w:t>
      </w:r>
      <w:r w:rsidRPr="00B45C79">
        <w:rPr>
          <w:rFonts w:cs="Times New Roman"/>
        </w:rPr>
        <w:t>(1), 47–56.</w:t>
      </w:r>
    </w:p>
    <w:p w14:paraId="586A42CC" w14:textId="77777777" w:rsidR="00B45C79" w:rsidRPr="00B45C79" w:rsidRDefault="00B45C79" w:rsidP="00B45C79">
      <w:pPr>
        <w:pStyle w:val="Bibliography"/>
        <w:rPr>
          <w:rFonts w:cs="Times New Roman"/>
        </w:rPr>
      </w:pPr>
      <w:r w:rsidRPr="00B45C79">
        <w:rPr>
          <w:rFonts w:cs="Times New Roman"/>
        </w:rPr>
        <w:t xml:space="preserve">van der Heiden, C. A., &amp; Dorn, N. J. (2017). Benefits of adjacent habitat patches to the distribution of a crayfish population in a hydro-dynamic wetland landscape. </w:t>
      </w:r>
      <w:r w:rsidRPr="00B45C79">
        <w:rPr>
          <w:rFonts w:cs="Times New Roman"/>
          <w:i/>
          <w:iCs/>
        </w:rPr>
        <w:t>Aquatic Ecology</w:t>
      </w:r>
      <w:r w:rsidRPr="00B45C79">
        <w:rPr>
          <w:rFonts w:cs="Times New Roman"/>
        </w:rPr>
        <w:t xml:space="preserve">, </w:t>
      </w:r>
      <w:r w:rsidRPr="00B45C79">
        <w:rPr>
          <w:rFonts w:cs="Times New Roman"/>
          <w:i/>
          <w:iCs/>
        </w:rPr>
        <w:t>51</w:t>
      </w:r>
      <w:r w:rsidRPr="00B45C79">
        <w:rPr>
          <w:rFonts w:cs="Times New Roman"/>
        </w:rPr>
        <w:t>(2), 219–233. https://doi.org/10.1007/s10452-016-9612-1</w:t>
      </w:r>
    </w:p>
    <w:p w14:paraId="7F916652" w14:textId="77777777" w:rsidR="00B45C79" w:rsidRPr="00B45C79" w:rsidRDefault="00B45C79" w:rsidP="00B45C79">
      <w:pPr>
        <w:pStyle w:val="Bibliography"/>
        <w:rPr>
          <w:rFonts w:cs="Times New Roman"/>
        </w:rPr>
      </w:pPr>
      <w:r w:rsidRPr="00B45C79">
        <w:rPr>
          <w:rFonts w:cs="Times New Roman"/>
        </w:rPr>
        <w:t xml:space="preserve">Vance, R. R. (1985). The Stable Coexistence of Two Competitors for One Resource. </w:t>
      </w:r>
      <w:r w:rsidRPr="00B45C79">
        <w:rPr>
          <w:rFonts w:cs="Times New Roman"/>
          <w:i/>
          <w:iCs/>
        </w:rPr>
        <w:t>The American Naturalist</w:t>
      </w:r>
      <w:r w:rsidRPr="00B45C79">
        <w:rPr>
          <w:rFonts w:cs="Times New Roman"/>
        </w:rPr>
        <w:t xml:space="preserve">, </w:t>
      </w:r>
      <w:r w:rsidRPr="00B45C79">
        <w:rPr>
          <w:rFonts w:cs="Times New Roman"/>
          <w:i/>
          <w:iCs/>
        </w:rPr>
        <w:t>126</w:t>
      </w:r>
      <w:r w:rsidRPr="00B45C79">
        <w:rPr>
          <w:rFonts w:cs="Times New Roman"/>
        </w:rPr>
        <w:t>(1), 72–86. https://doi.org/10.1086/284397</w:t>
      </w:r>
    </w:p>
    <w:p w14:paraId="080F4C4E" w14:textId="77777777" w:rsidR="00B45C79" w:rsidRPr="00B45C79" w:rsidRDefault="00B45C79" w:rsidP="00B45C79">
      <w:pPr>
        <w:pStyle w:val="Bibliography"/>
        <w:rPr>
          <w:rFonts w:cs="Times New Roman"/>
        </w:rPr>
      </w:pPr>
      <w:r w:rsidRPr="00B45C79">
        <w:rPr>
          <w:rFonts w:cs="Times New Roman"/>
        </w:rPr>
        <w:t xml:space="preserve">Zweig, C. L., &amp; Kitchens, W. M. (2008). Effects of landscape gradients on wetland vegetation communities: Information for large-scale restoration. </w:t>
      </w:r>
      <w:r w:rsidRPr="00B45C79">
        <w:rPr>
          <w:rFonts w:cs="Times New Roman"/>
          <w:i/>
          <w:iCs/>
        </w:rPr>
        <w:t>Wetlands</w:t>
      </w:r>
      <w:r w:rsidRPr="00B45C79">
        <w:rPr>
          <w:rFonts w:cs="Times New Roman"/>
        </w:rPr>
        <w:t xml:space="preserve">, </w:t>
      </w:r>
      <w:r w:rsidRPr="00B45C79">
        <w:rPr>
          <w:rFonts w:cs="Times New Roman"/>
          <w:i/>
          <w:iCs/>
        </w:rPr>
        <w:t>28</w:t>
      </w:r>
      <w:r w:rsidRPr="00B45C79">
        <w:rPr>
          <w:rFonts w:cs="Times New Roman"/>
        </w:rPr>
        <w:t>(4), 1086–1096. https://doi.org/10.1672/08-96.1</w:t>
      </w:r>
    </w:p>
    <w:p w14:paraId="174DDA2D" w14:textId="6773823B" w:rsidR="0027230D" w:rsidRDefault="00F92F46" w:rsidP="00393F89">
      <w:pPr>
        <w:pStyle w:val="NATESTYLE1CommonCollege"/>
        <w:spacing w:after="240"/>
      </w:pPr>
      <w:r w:rsidRPr="00C22A40">
        <w:fldChar w:fldCharType="end"/>
      </w:r>
    </w:p>
    <w:p w14:paraId="6E4A8D63" w14:textId="7D0A82EE" w:rsidR="00F1179E" w:rsidRPr="00524172" w:rsidRDefault="00F1179E" w:rsidP="00393F89">
      <w:pPr>
        <w:pStyle w:val="NATESTYLE1CommonCollege"/>
        <w:spacing w:after="240"/>
        <w:sectPr w:rsidR="00F1179E" w:rsidRPr="00524172" w:rsidSect="00C51C0E">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4CC065C6" w:rsidR="00AE42E6" w:rsidRPr="00524172" w:rsidRDefault="00AE42E6" w:rsidP="00FB2E10">
      <w:pPr>
        <w:pStyle w:val="NATESTYLE1CommonCollege"/>
        <w:spacing w:after="240"/>
      </w:pPr>
      <w:bookmarkStart w:id="10" w:name="_Hlk98959922"/>
      <w:r w:rsidRPr="00524172">
        <w:t>Table 1:</w:t>
      </w:r>
      <w:r w:rsidR="0026199F" w:rsidRPr="00524172">
        <w:t xml:space="preserve"> AIC model selection table for logistic regression predicting daily survival probability </w:t>
      </w:r>
      <w:r w:rsidR="00837676">
        <w:t>of apple</w:t>
      </w:r>
      <w:r w:rsidR="00837676" w:rsidRPr="00524172">
        <w:t xml:space="preserve"> </w:t>
      </w:r>
      <w:r w:rsidR="0026199F" w:rsidRPr="00524172">
        <w:t>snails</w:t>
      </w:r>
      <w:r w:rsidR="00837676">
        <w:t xml:space="preserve"> (</w:t>
      </w:r>
      <w:proofErr w:type="spellStart"/>
      <w:r w:rsidR="00837676" w:rsidRPr="00D44D6D">
        <w:rPr>
          <w:i/>
          <w:iCs/>
        </w:rPr>
        <w:t>Pomacea</w:t>
      </w:r>
      <w:proofErr w:type="spellEnd"/>
      <w:r w:rsidR="00837676" w:rsidRPr="00D44D6D">
        <w:rPr>
          <w:i/>
          <w:iCs/>
        </w:rPr>
        <w:t xml:space="preserve"> paludosa</w:t>
      </w:r>
      <w:r w:rsidR="00837676">
        <w:t xml:space="preserve">) in </w:t>
      </w:r>
      <w:r w:rsidR="009A71AB">
        <w:t xml:space="preserve">two </w:t>
      </w:r>
      <w:r w:rsidR="00837676">
        <w:t>LILA wetlands</w:t>
      </w:r>
      <w:r w:rsidR="001A6342">
        <w:t>. Daily survival was measured with snails (</w:t>
      </w:r>
      <w:r w:rsidR="009A71AB">
        <w:t xml:space="preserve">Length: </w:t>
      </w:r>
      <w:r w:rsidR="001A6342">
        <w:t>X-X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 xml:space="preserve">.  </w:t>
      </w:r>
      <w:r w:rsidR="00837676">
        <w:t xml:space="preserve">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AIC</w:t>
            </w:r>
            <w:r w:rsidR="009E46B6"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proofErr w:type="spellStart"/>
            <w:r w:rsidRPr="00524172">
              <w:rPr>
                <w:rFonts w:eastAsia="Times New Roman" w:cs="Times New Roman"/>
                <w:color w:val="000000"/>
                <w:szCs w:val="24"/>
              </w:rPr>
              <w:t>ΔAIC</w:t>
            </w:r>
            <w:r w:rsidR="009B0341" w:rsidRPr="00524172">
              <w:rPr>
                <w:rFonts w:eastAsia="Times New Roman" w:cs="Times New Roman"/>
                <w:color w:val="000000"/>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C51C0E">
          <w:pgSz w:w="12240" w:h="15840"/>
          <w:pgMar w:top="1440" w:right="1440" w:bottom="1440" w:left="1440" w:header="720" w:footer="720" w:gutter="0"/>
          <w:lnNumType w:countBy="1" w:restart="continuous"/>
          <w:cols w:space="720"/>
          <w:docGrid w:linePitch="360"/>
        </w:sectPr>
      </w:pPr>
      <w:bookmarkStart w:id="11" w:name="_Hlk98960098"/>
      <w:bookmarkEnd w:id="10"/>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39D367F3">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2"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03B3AD6" w:rsidR="00E20C3D" w:rsidRDefault="0044756F" w:rsidP="006F4781">
      <w:pPr>
        <w:pStyle w:val="NATESTYLE1CommonCollege"/>
        <w:spacing w:after="240" w:line="360" w:lineRule="auto"/>
        <w:sectPr w:rsidR="00E20C3D" w:rsidSect="00C51C0E">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and C) WCA0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3119CFD0" w:rsidR="00E20C3D" w:rsidRDefault="00E20C3D" w:rsidP="006F4781">
      <w:pPr>
        <w:pStyle w:val="NATESTYLE1CommonCollege"/>
        <w:spacing w:after="240" w:line="360" w:lineRule="auto"/>
        <w:sectPr w:rsidR="00E20C3D" w:rsidSect="00C51C0E">
          <w:pgSz w:w="12240" w:h="15840"/>
          <w:pgMar w:top="1440" w:right="1440" w:bottom="1440" w:left="1440" w:header="720" w:footer="720" w:gutter="0"/>
          <w:lnNumType w:countBy="1" w:restart="continuous"/>
          <w:cols w:space="720"/>
          <w:docGrid w:linePitch="360"/>
        </w:sectPr>
      </w:pPr>
      <w:r>
        <w:t xml:space="preserve">Figure 2: </w:t>
      </w:r>
      <w:r w:rsidR="00195555">
        <w:t xml:space="preserve"> A) The hydrologic treatments in LILA</w:t>
      </w:r>
      <w:r w:rsidR="008472D5">
        <w:t xml:space="preserve"> in 2020</w:t>
      </w:r>
      <w:r w:rsidR="00DF4797">
        <w:t>, and B) the zero-population growth isoclines developed using the</w:t>
      </w:r>
      <w:r w:rsidR="007E52B6">
        <w:t xml:space="preserve"> hydrologic treatments </w:t>
      </w:r>
      <w:r w:rsidR="0023172F">
        <w:t>for</w:t>
      </w:r>
      <w:r w:rsidR="00DF4797">
        <w:t xml:space="preserve"> </w:t>
      </w:r>
      <w:r w:rsidR="007E52B6">
        <w:t>good and poor reproductio</w:t>
      </w:r>
      <w:r w:rsidR="0023172F">
        <w:t>n.</w:t>
      </w:r>
    </w:p>
    <w:p w14:paraId="342CDEB8" w14:textId="7ECB34B3" w:rsidR="00783074" w:rsidRPr="00524172" w:rsidRDefault="00AD3E25" w:rsidP="00AD3E25">
      <w:pPr>
        <w:pStyle w:val="NATESTYLE1CommonCollege"/>
        <w:spacing w:after="240" w:line="360" w:lineRule="auto"/>
        <w:jc w:val="center"/>
      </w:pPr>
      <w:r>
        <w:rPr>
          <w:noProof/>
        </w:rPr>
        <w:lastRenderedPageBreak/>
        <w:drawing>
          <wp:inline distT="0" distB="0" distL="0" distR="0" wp14:anchorId="54B1AB64" wp14:editId="767EA598">
            <wp:extent cx="3154680" cy="6309360"/>
            <wp:effectExtent l="0" t="0" r="7620" b="0"/>
            <wp:docPr id="1788027360" name="Picture 1" descr="A diagram of a plant gro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027360" name="Picture 1" descr="A diagram of a plant growing&#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54688" cy="6309376"/>
                    </a:xfrm>
                    <a:prstGeom prst="rect">
                      <a:avLst/>
                    </a:prstGeom>
                  </pic:spPr>
                </pic:pic>
              </a:graphicData>
            </a:graphic>
          </wp:inline>
        </w:drawing>
      </w:r>
    </w:p>
    <w:p w14:paraId="736782FB" w14:textId="37AABF40" w:rsidR="004F74C4" w:rsidRPr="00524172" w:rsidRDefault="00CE761E" w:rsidP="00AD3E25">
      <w:pPr>
        <w:pStyle w:val="NATESTYLE1CommonCollege"/>
        <w:spacing w:after="240"/>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w:t>
      </w:r>
      <w:r w:rsidR="00DF23FA">
        <w:t>A</w:t>
      </w:r>
      <w:r w:rsidR="00D816E7">
        <w:t>&amp;</w:t>
      </w:r>
      <w:r w:rsidR="00DF23FA">
        <w:t>B</w:t>
      </w:r>
      <w:r w:rsidR="00D816E7">
        <w:t>)</w:t>
      </w:r>
      <w:r w:rsidR="006F40F2" w:rsidRPr="00524172">
        <w:t xml:space="preserve"> estimated from logistic regression from tethering data. Shaded areas indicate standard error.</w:t>
      </w:r>
      <w:r w:rsidR="00004CAC">
        <w:t xml:space="preserve"> </w:t>
      </w:r>
      <w:r w:rsidR="00DF23FA">
        <w:t>A</w:t>
      </w:r>
      <w:r w:rsidR="006F40F2" w:rsidRPr="00524172">
        <w:t xml:space="preserve">) shows daily survival </w:t>
      </w:r>
      <w:r w:rsidR="00A57DCF" w:rsidRPr="00524172">
        <w:t>probabilities</w:t>
      </w:r>
      <w:r w:rsidR="006F40F2" w:rsidRPr="00524172">
        <w:t xml:space="preserve"> across all sizes and </w:t>
      </w:r>
      <w:r w:rsidR="00DF23FA">
        <w:t>B</w:t>
      </w:r>
      <w:r w:rsidR="006F40F2" w:rsidRPr="00524172">
        <w:t>) shows the zoomed in daily survival probabilities for snails &lt; 16 mm SL</w:t>
      </w:r>
      <w:r w:rsidR="00E8306C">
        <w:t xml:space="preserve"> that were the focus of the </w:t>
      </w:r>
      <w:r w:rsidR="004A6EBD">
        <w:t>isocline analysis</w:t>
      </w:r>
      <w:r w:rsidR="00C761FC">
        <w:t>.</w:t>
      </w:r>
      <w:r w:rsidR="006F40F2" w:rsidRPr="00524172">
        <w:t xml:space="preserve"> </w:t>
      </w:r>
      <w:bookmarkEnd w:id="11"/>
    </w:p>
    <w:p w14:paraId="78FAE8C8" w14:textId="77777777" w:rsidR="004F74C4" w:rsidRPr="00524172" w:rsidRDefault="004F74C4" w:rsidP="002A4FBB">
      <w:pPr>
        <w:pStyle w:val="NATESTYLE1CommonCollege"/>
        <w:spacing w:after="240" w:line="240" w:lineRule="auto"/>
        <w:sectPr w:rsidR="004F74C4" w:rsidRPr="00524172" w:rsidSect="00C51C0E">
          <w:pgSz w:w="12240" w:h="15840"/>
          <w:pgMar w:top="1440" w:right="1440" w:bottom="1440" w:left="1440" w:header="720" w:footer="720" w:gutter="0"/>
          <w:lnNumType w:countBy="1" w:restart="continuous"/>
          <w:cols w:space="720"/>
          <w:docGrid w:linePitch="360"/>
        </w:sectPr>
      </w:pPr>
    </w:p>
    <w:p w14:paraId="7C4702B0" w14:textId="528530E1" w:rsidR="004F74C4" w:rsidRPr="00524172" w:rsidRDefault="00F64984" w:rsidP="002A4FBB">
      <w:pPr>
        <w:pStyle w:val="NATESTYLE1CommonCollege"/>
        <w:spacing w:after="240" w:line="240" w:lineRule="auto"/>
      </w:pPr>
      <w:bookmarkStart w:id="12" w:name="_Hlk98960193"/>
      <w:r>
        <w:rPr>
          <w:noProof/>
        </w:rPr>
        <w:lastRenderedPageBreak/>
        <w:drawing>
          <wp:inline distT="0" distB="0" distL="0" distR="0" wp14:anchorId="5AB109F8" wp14:editId="193DE4C9">
            <wp:extent cx="5506719" cy="6195060"/>
            <wp:effectExtent l="0" t="0" r="0" b="0"/>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411" cy="6204839"/>
                    </a:xfrm>
                    <a:prstGeom prst="rect">
                      <a:avLst/>
                    </a:prstGeom>
                  </pic:spPr>
                </pic:pic>
              </a:graphicData>
            </a:graphic>
          </wp:inline>
        </w:drawing>
      </w:r>
    </w:p>
    <w:p w14:paraId="3185A740" w14:textId="5CF46B0B"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Crayfish and Giant Water Bug)</w:t>
      </w:r>
      <w:r w:rsidR="00F6786D" w:rsidRPr="00524172">
        <w:t xml:space="preserve">, and from </w:t>
      </w:r>
      <w:r w:rsidR="00A77852" w:rsidRPr="00524172">
        <w:t>standard sets of trap</w:t>
      </w:r>
      <w:r w:rsidR="00F6786D" w:rsidRPr="00524172">
        <w:t xml:space="preserve"> nets</w:t>
      </w:r>
      <w:r w:rsidR="00455F25">
        <w:t xml:space="preserve"> (Greater Siren)</w:t>
      </w:r>
      <w:r w:rsidR="00F6786D" w:rsidRPr="00524172">
        <w:t>.</w:t>
      </w:r>
      <w:r w:rsidR="00DD0FEB">
        <w:t xml:space="preserve"> Sampling effort was equal in each season. </w:t>
      </w:r>
      <w:r w:rsidR="00455F25">
        <w:t>C) Per-capita predation rate from the different predators in the two seasons.</w:t>
      </w:r>
    </w:p>
    <w:bookmarkEnd w:id="12"/>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3051FA4A">
            <wp:extent cx="4617720" cy="4481046"/>
            <wp:effectExtent l="0" t="0" r="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16">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18DBA042"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487260">
        <w:t xml:space="preserve">development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9434AF">
        <w:t>development</w:t>
      </w:r>
      <w:r w:rsidR="00A2255A">
        <w:t xml:space="preserve"> (</w:t>
      </w:r>
      <w:proofErr w:type="spellStart"/>
      <w:r w:rsidR="00A2255A">
        <w:t>k</w:t>
      </w:r>
      <w:r w:rsidR="00867D1A" w:rsidRPr="00867D1A">
        <w:rPr>
          <w:vertAlign w:val="subscript"/>
        </w:rPr>
        <w:t>growth</w:t>
      </w:r>
      <w:proofErr w:type="spellEnd"/>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sectPr w:rsidR="006539CF" w:rsidSect="00C51C0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38DEA" w14:textId="77777777" w:rsidR="00C51C0E" w:rsidRDefault="00C51C0E" w:rsidP="00781B9F">
      <w:pPr>
        <w:spacing w:line="240" w:lineRule="auto"/>
      </w:pPr>
      <w:r>
        <w:separator/>
      </w:r>
    </w:p>
  </w:endnote>
  <w:endnote w:type="continuationSeparator" w:id="0">
    <w:p w14:paraId="2A847955" w14:textId="77777777" w:rsidR="00C51C0E" w:rsidRDefault="00C51C0E"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D361B" w14:textId="77777777" w:rsidR="00C51C0E" w:rsidRDefault="00C51C0E" w:rsidP="00781B9F">
      <w:pPr>
        <w:spacing w:line="240" w:lineRule="auto"/>
      </w:pPr>
      <w:r>
        <w:separator/>
      </w:r>
    </w:p>
  </w:footnote>
  <w:footnote w:type="continuationSeparator" w:id="0">
    <w:p w14:paraId="3DB1905D" w14:textId="77777777" w:rsidR="00C51C0E" w:rsidRDefault="00C51C0E"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2965"/>
    <w:rsid w:val="00002A69"/>
    <w:rsid w:val="00004770"/>
    <w:rsid w:val="00004A00"/>
    <w:rsid w:val="00004CAC"/>
    <w:rsid w:val="0000563F"/>
    <w:rsid w:val="000057B7"/>
    <w:rsid w:val="00005852"/>
    <w:rsid w:val="00005D89"/>
    <w:rsid w:val="00006A76"/>
    <w:rsid w:val="00006F69"/>
    <w:rsid w:val="000075D2"/>
    <w:rsid w:val="000143F2"/>
    <w:rsid w:val="0001532D"/>
    <w:rsid w:val="00015A98"/>
    <w:rsid w:val="00015D6D"/>
    <w:rsid w:val="00016DDD"/>
    <w:rsid w:val="000177CE"/>
    <w:rsid w:val="00020367"/>
    <w:rsid w:val="00020D6F"/>
    <w:rsid w:val="00020E9D"/>
    <w:rsid w:val="000211B3"/>
    <w:rsid w:val="0002318C"/>
    <w:rsid w:val="0002493C"/>
    <w:rsid w:val="00025C85"/>
    <w:rsid w:val="000260D1"/>
    <w:rsid w:val="000260E6"/>
    <w:rsid w:val="00026763"/>
    <w:rsid w:val="00030085"/>
    <w:rsid w:val="00030451"/>
    <w:rsid w:val="00030CAE"/>
    <w:rsid w:val="00032851"/>
    <w:rsid w:val="00033CBE"/>
    <w:rsid w:val="00033E6D"/>
    <w:rsid w:val="00034ED2"/>
    <w:rsid w:val="0003562F"/>
    <w:rsid w:val="00035F38"/>
    <w:rsid w:val="00036AE1"/>
    <w:rsid w:val="00036BA0"/>
    <w:rsid w:val="00037210"/>
    <w:rsid w:val="0003765F"/>
    <w:rsid w:val="00041662"/>
    <w:rsid w:val="00041A0A"/>
    <w:rsid w:val="00042D12"/>
    <w:rsid w:val="00044265"/>
    <w:rsid w:val="0004497C"/>
    <w:rsid w:val="00046220"/>
    <w:rsid w:val="0004712B"/>
    <w:rsid w:val="000472D5"/>
    <w:rsid w:val="000473DE"/>
    <w:rsid w:val="00047D1C"/>
    <w:rsid w:val="0005137F"/>
    <w:rsid w:val="0005288F"/>
    <w:rsid w:val="0005317C"/>
    <w:rsid w:val="00053DE2"/>
    <w:rsid w:val="00053E20"/>
    <w:rsid w:val="00053EE8"/>
    <w:rsid w:val="0005439E"/>
    <w:rsid w:val="00055B1E"/>
    <w:rsid w:val="000562FE"/>
    <w:rsid w:val="00056451"/>
    <w:rsid w:val="000574D4"/>
    <w:rsid w:val="00062356"/>
    <w:rsid w:val="00064028"/>
    <w:rsid w:val="0006523D"/>
    <w:rsid w:val="0006656F"/>
    <w:rsid w:val="00066731"/>
    <w:rsid w:val="000677A7"/>
    <w:rsid w:val="000678FC"/>
    <w:rsid w:val="00070620"/>
    <w:rsid w:val="00070B34"/>
    <w:rsid w:val="0007192D"/>
    <w:rsid w:val="000725E3"/>
    <w:rsid w:val="00073DBF"/>
    <w:rsid w:val="00073E07"/>
    <w:rsid w:val="0007430A"/>
    <w:rsid w:val="00074357"/>
    <w:rsid w:val="00076E4D"/>
    <w:rsid w:val="0007729E"/>
    <w:rsid w:val="00077BAB"/>
    <w:rsid w:val="00080A91"/>
    <w:rsid w:val="0008129A"/>
    <w:rsid w:val="000813B1"/>
    <w:rsid w:val="00081CE2"/>
    <w:rsid w:val="000824BE"/>
    <w:rsid w:val="0008308E"/>
    <w:rsid w:val="0008316F"/>
    <w:rsid w:val="0008544A"/>
    <w:rsid w:val="0008576F"/>
    <w:rsid w:val="00085957"/>
    <w:rsid w:val="000866D9"/>
    <w:rsid w:val="0008686A"/>
    <w:rsid w:val="00087B90"/>
    <w:rsid w:val="00087F0A"/>
    <w:rsid w:val="00090370"/>
    <w:rsid w:val="00090B2D"/>
    <w:rsid w:val="00090D23"/>
    <w:rsid w:val="000925B7"/>
    <w:rsid w:val="000928D1"/>
    <w:rsid w:val="000929AD"/>
    <w:rsid w:val="00093840"/>
    <w:rsid w:val="00094371"/>
    <w:rsid w:val="000955CB"/>
    <w:rsid w:val="00095C52"/>
    <w:rsid w:val="00096187"/>
    <w:rsid w:val="00096A0E"/>
    <w:rsid w:val="00096DF8"/>
    <w:rsid w:val="00096F19"/>
    <w:rsid w:val="00096F5A"/>
    <w:rsid w:val="0009739D"/>
    <w:rsid w:val="000976EE"/>
    <w:rsid w:val="000A0B7C"/>
    <w:rsid w:val="000A1006"/>
    <w:rsid w:val="000A293D"/>
    <w:rsid w:val="000A2A8E"/>
    <w:rsid w:val="000A31B0"/>
    <w:rsid w:val="000A3465"/>
    <w:rsid w:val="000A38A2"/>
    <w:rsid w:val="000A3B1D"/>
    <w:rsid w:val="000A5391"/>
    <w:rsid w:val="000A5412"/>
    <w:rsid w:val="000A575E"/>
    <w:rsid w:val="000A6858"/>
    <w:rsid w:val="000B0267"/>
    <w:rsid w:val="000B1882"/>
    <w:rsid w:val="000B27B4"/>
    <w:rsid w:val="000B2B65"/>
    <w:rsid w:val="000B3B9F"/>
    <w:rsid w:val="000B3CDC"/>
    <w:rsid w:val="000B4219"/>
    <w:rsid w:val="000B45B5"/>
    <w:rsid w:val="000B47B7"/>
    <w:rsid w:val="000B4CC1"/>
    <w:rsid w:val="000B4CF0"/>
    <w:rsid w:val="000B6982"/>
    <w:rsid w:val="000C05B9"/>
    <w:rsid w:val="000C083F"/>
    <w:rsid w:val="000C1139"/>
    <w:rsid w:val="000C6934"/>
    <w:rsid w:val="000C734E"/>
    <w:rsid w:val="000C7C5F"/>
    <w:rsid w:val="000D058A"/>
    <w:rsid w:val="000D0D38"/>
    <w:rsid w:val="000D34BC"/>
    <w:rsid w:val="000D3DBC"/>
    <w:rsid w:val="000D487D"/>
    <w:rsid w:val="000D55CD"/>
    <w:rsid w:val="000D5CFF"/>
    <w:rsid w:val="000D73F1"/>
    <w:rsid w:val="000E0597"/>
    <w:rsid w:val="000E0F0E"/>
    <w:rsid w:val="000E1D22"/>
    <w:rsid w:val="000E2042"/>
    <w:rsid w:val="000E248A"/>
    <w:rsid w:val="000E299F"/>
    <w:rsid w:val="000E2B38"/>
    <w:rsid w:val="000E4346"/>
    <w:rsid w:val="000E4A3E"/>
    <w:rsid w:val="000E4A42"/>
    <w:rsid w:val="000E4D60"/>
    <w:rsid w:val="000E5D3D"/>
    <w:rsid w:val="000E667F"/>
    <w:rsid w:val="000E68C9"/>
    <w:rsid w:val="000E7374"/>
    <w:rsid w:val="000E7860"/>
    <w:rsid w:val="000E7E9B"/>
    <w:rsid w:val="000F1B3C"/>
    <w:rsid w:val="000F2486"/>
    <w:rsid w:val="000F2D5A"/>
    <w:rsid w:val="000F554B"/>
    <w:rsid w:val="000F5CE2"/>
    <w:rsid w:val="000F5CF8"/>
    <w:rsid w:val="000F6878"/>
    <w:rsid w:val="000F6951"/>
    <w:rsid w:val="000F71E6"/>
    <w:rsid w:val="000F7F93"/>
    <w:rsid w:val="001002C1"/>
    <w:rsid w:val="001002D7"/>
    <w:rsid w:val="001003F5"/>
    <w:rsid w:val="0010172F"/>
    <w:rsid w:val="00102BF3"/>
    <w:rsid w:val="001035A5"/>
    <w:rsid w:val="0010376C"/>
    <w:rsid w:val="001042D6"/>
    <w:rsid w:val="001047AE"/>
    <w:rsid w:val="00104F7D"/>
    <w:rsid w:val="00105BE2"/>
    <w:rsid w:val="00106038"/>
    <w:rsid w:val="001067DA"/>
    <w:rsid w:val="0010760A"/>
    <w:rsid w:val="001125E2"/>
    <w:rsid w:val="001127E3"/>
    <w:rsid w:val="00112F03"/>
    <w:rsid w:val="001150F3"/>
    <w:rsid w:val="00115AE4"/>
    <w:rsid w:val="00115B9E"/>
    <w:rsid w:val="001169DF"/>
    <w:rsid w:val="00116DB8"/>
    <w:rsid w:val="00117648"/>
    <w:rsid w:val="00120291"/>
    <w:rsid w:val="00120926"/>
    <w:rsid w:val="00122A47"/>
    <w:rsid w:val="00122F0A"/>
    <w:rsid w:val="001230AF"/>
    <w:rsid w:val="00123137"/>
    <w:rsid w:val="00124169"/>
    <w:rsid w:val="00124246"/>
    <w:rsid w:val="00124AF6"/>
    <w:rsid w:val="001256EE"/>
    <w:rsid w:val="001258EC"/>
    <w:rsid w:val="00126546"/>
    <w:rsid w:val="0013150F"/>
    <w:rsid w:val="00131681"/>
    <w:rsid w:val="00136185"/>
    <w:rsid w:val="00136266"/>
    <w:rsid w:val="001364E8"/>
    <w:rsid w:val="00136B35"/>
    <w:rsid w:val="00136BFE"/>
    <w:rsid w:val="00136F82"/>
    <w:rsid w:val="001377DB"/>
    <w:rsid w:val="00137DDF"/>
    <w:rsid w:val="00140721"/>
    <w:rsid w:val="00140BDF"/>
    <w:rsid w:val="00141662"/>
    <w:rsid w:val="00141EED"/>
    <w:rsid w:val="00142A39"/>
    <w:rsid w:val="00142BE4"/>
    <w:rsid w:val="001435C5"/>
    <w:rsid w:val="0014478D"/>
    <w:rsid w:val="001450DC"/>
    <w:rsid w:val="001470F1"/>
    <w:rsid w:val="00147733"/>
    <w:rsid w:val="00147CBB"/>
    <w:rsid w:val="00147E01"/>
    <w:rsid w:val="001508CD"/>
    <w:rsid w:val="00152AF9"/>
    <w:rsid w:val="00153618"/>
    <w:rsid w:val="00155B34"/>
    <w:rsid w:val="00160204"/>
    <w:rsid w:val="001602AE"/>
    <w:rsid w:val="00160C17"/>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80EB8"/>
    <w:rsid w:val="00181F19"/>
    <w:rsid w:val="0018227C"/>
    <w:rsid w:val="00184926"/>
    <w:rsid w:val="00187A36"/>
    <w:rsid w:val="00191CA2"/>
    <w:rsid w:val="00192C6D"/>
    <w:rsid w:val="00192E39"/>
    <w:rsid w:val="00193C41"/>
    <w:rsid w:val="0019531C"/>
    <w:rsid w:val="00195370"/>
    <w:rsid w:val="00195555"/>
    <w:rsid w:val="001965B2"/>
    <w:rsid w:val="00197444"/>
    <w:rsid w:val="00197D8D"/>
    <w:rsid w:val="001A01C0"/>
    <w:rsid w:val="001A260B"/>
    <w:rsid w:val="001A2833"/>
    <w:rsid w:val="001A2867"/>
    <w:rsid w:val="001A2D7B"/>
    <w:rsid w:val="001A2E47"/>
    <w:rsid w:val="001A41BE"/>
    <w:rsid w:val="001A538E"/>
    <w:rsid w:val="001A56B8"/>
    <w:rsid w:val="001A6342"/>
    <w:rsid w:val="001A7550"/>
    <w:rsid w:val="001B03B0"/>
    <w:rsid w:val="001B1674"/>
    <w:rsid w:val="001B1B16"/>
    <w:rsid w:val="001B1D22"/>
    <w:rsid w:val="001B224F"/>
    <w:rsid w:val="001B22E6"/>
    <w:rsid w:val="001B481B"/>
    <w:rsid w:val="001B537C"/>
    <w:rsid w:val="001B573F"/>
    <w:rsid w:val="001B66BA"/>
    <w:rsid w:val="001B67BE"/>
    <w:rsid w:val="001B702E"/>
    <w:rsid w:val="001B73A2"/>
    <w:rsid w:val="001C11C2"/>
    <w:rsid w:val="001C1C15"/>
    <w:rsid w:val="001C1FA2"/>
    <w:rsid w:val="001C211F"/>
    <w:rsid w:val="001C2562"/>
    <w:rsid w:val="001C25A2"/>
    <w:rsid w:val="001C262D"/>
    <w:rsid w:val="001C29AA"/>
    <w:rsid w:val="001C2A27"/>
    <w:rsid w:val="001C2B5D"/>
    <w:rsid w:val="001C38E9"/>
    <w:rsid w:val="001C3CAC"/>
    <w:rsid w:val="001C40D8"/>
    <w:rsid w:val="001C47A9"/>
    <w:rsid w:val="001C6044"/>
    <w:rsid w:val="001C6219"/>
    <w:rsid w:val="001C62E3"/>
    <w:rsid w:val="001C6CD6"/>
    <w:rsid w:val="001C6E9D"/>
    <w:rsid w:val="001D110F"/>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7B4"/>
    <w:rsid w:val="001E63B9"/>
    <w:rsid w:val="001E648E"/>
    <w:rsid w:val="001E7736"/>
    <w:rsid w:val="001F00E4"/>
    <w:rsid w:val="001F01CC"/>
    <w:rsid w:val="001F0C62"/>
    <w:rsid w:val="001F0CBA"/>
    <w:rsid w:val="001F200C"/>
    <w:rsid w:val="001F26E2"/>
    <w:rsid w:val="001F2A42"/>
    <w:rsid w:val="001F4B71"/>
    <w:rsid w:val="001F5CFF"/>
    <w:rsid w:val="001F5F6F"/>
    <w:rsid w:val="001F76CD"/>
    <w:rsid w:val="001F7F47"/>
    <w:rsid w:val="00200A79"/>
    <w:rsid w:val="00200F3C"/>
    <w:rsid w:val="002017AE"/>
    <w:rsid w:val="00201C41"/>
    <w:rsid w:val="002021FF"/>
    <w:rsid w:val="00202403"/>
    <w:rsid w:val="0020287B"/>
    <w:rsid w:val="00202EB3"/>
    <w:rsid w:val="00204487"/>
    <w:rsid w:val="002051F3"/>
    <w:rsid w:val="00205945"/>
    <w:rsid w:val="00206BF6"/>
    <w:rsid w:val="00206C57"/>
    <w:rsid w:val="00206C8E"/>
    <w:rsid w:val="00206E29"/>
    <w:rsid w:val="002070C7"/>
    <w:rsid w:val="00211523"/>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3FC"/>
    <w:rsid w:val="00222F89"/>
    <w:rsid w:val="00223734"/>
    <w:rsid w:val="00223B46"/>
    <w:rsid w:val="002255D7"/>
    <w:rsid w:val="002262D5"/>
    <w:rsid w:val="00226743"/>
    <w:rsid w:val="0022764D"/>
    <w:rsid w:val="00230A21"/>
    <w:rsid w:val="00230EB5"/>
    <w:rsid w:val="0023172F"/>
    <w:rsid w:val="00232ADA"/>
    <w:rsid w:val="00233E90"/>
    <w:rsid w:val="002343D9"/>
    <w:rsid w:val="002355E6"/>
    <w:rsid w:val="00236988"/>
    <w:rsid w:val="0023771B"/>
    <w:rsid w:val="002377D7"/>
    <w:rsid w:val="002409C6"/>
    <w:rsid w:val="00241151"/>
    <w:rsid w:val="00243140"/>
    <w:rsid w:val="002446A8"/>
    <w:rsid w:val="00244CEB"/>
    <w:rsid w:val="00245CC2"/>
    <w:rsid w:val="00245D75"/>
    <w:rsid w:val="0024720D"/>
    <w:rsid w:val="0025127C"/>
    <w:rsid w:val="00253BC1"/>
    <w:rsid w:val="002552FB"/>
    <w:rsid w:val="002554EF"/>
    <w:rsid w:val="00255AF2"/>
    <w:rsid w:val="00257E41"/>
    <w:rsid w:val="00260731"/>
    <w:rsid w:val="002611F8"/>
    <w:rsid w:val="002614D9"/>
    <w:rsid w:val="00261863"/>
    <w:rsid w:val="0026199F"/>
    <w:rsid w:val="00261AF9"/>
    <w:rsid w:val="00261FD0"/>
    <w:rsid w:val="00261FF0"/>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ECE"/>
    <w:rsid w:val="002764B5"/>
    <w:rsid w:val="002764F0"/>
    <w:rsid w:val="00276B55"/>
    <w:rsid w:val="00276BC2"/>
    <w:rsid w:val="00276CA6"/>
    <w:rsid w:val="0027704C"/>
    <w:rsid w:val="00280198"/>
    <w:rsid w:val="0028090A"/>
    <w:rsid w:val="00280E93"/>
    <w:rsid w:val="00281885"/>
    <w:rsid w:val="0028238E"/>
    <w:rsid w:val="00284229"/>
    <w:rsid w:val="00284F19"/>
    <w:rsid w:val="002850FB"/>
    <w:rsid w:val="0028561B"/>
    <w:rsid w:val="002864AB"/>
    <w:rsid w:val="002872A0"/>
    <w:rsid w:val="002905CB"/>
    <w:rsid w:val="002910C8"/>
    <w:rsid w:val="002914FF"/>
    <w:rsid w:val="00292939"/>
    <w:rsid w:val="00292AC8"/>
    <w:rsid w:val="00293023"/>
    <w:rsid w:val="00293BFD"/>
    <w:rsid w:val="00294C3A"/>
    <w:rsid w:val="002952BE"/>
    <w:rsid w:val="0029562A"/>
    <w:rsid w:val="00296748"/>
    <w:rsid w:val="0029728A"/>
    <w:rsid w:val="00297CBF"/>
    <w:rsid w:val="00297CCE"/>
    <w:rsid w:val="002A0DB8"/>
    <w:rsid w:val="002A1B0D"/>
    <w:rsid w:val="002A2056"/>
    <w:rsid w:val="002A234D"/>
    <w:rsid w:val="002A2B5E"/>
    <w:rsid w:val="002A3783"/>
    <w:rsid w:val="002A4D1A"/>
    <w:rsid w:val="002A4F66"/>
    <w:rsid w:val="002A4FBB"/>
    <w:rsid w:val="002A5367"/>
    <w:rsid w:val="002A66C8"/>
    <w:rsid w:val="002A7071"/>
    <w:rsid w:val="002B0C93"/>
    <w:rsid w:val="002B0D33"/>
    <w:rsid w:val="002B0D3D"/>
    <w:rsid w:val="002B1297"/>
    <w:rsid w:val="002B2620"/>
    <w:rsid w:val="002B3D9A"/>
    <w:rsid w:val="002B41C7"/>
    <w:rsid w:val="002B530B"/>
    <w:rsid w:val="002B65A3"/>
    <w:rsid w:val="002B7700"/>
    <w:rsid w:val="002B7E2D"/>
    <w:rsid w:val="002C00FC"/>
    <w:rsid w:val="002C040A"/>
    <w:rsid w:val="002C1436"/>
    <w:rsid w:val="002C1754"/>
    <w:rsid w:val="002C1957"/>
    <w:rsid w:val="002C2AC6"/>
    <w:rsid w:val="002C4727"/>
    <w:rsid w:val="002C4C9F"/>
    <w:rsid w:val="002C6E46"/>
    <w:rsid w:val="002C7B79"/>
    <w:rsid w:val="002C7FBE"/>
    <w:rsid w:val="002D0652"/>
    <w:rsid w:val="002D1C9B"/>
    <w:rsid w:val="002D20B0"/>
    <w:rsid w:val="002D2821"/>
    <w:rsid w:val="002D2DE9"/>
    <w:rsid w:val="002D345E"/>
    <w:rsid w:val="002D410C"/>
    <w:rsid w:val="002D422E"/>
    <w:rsid w:val="002D4A16"/>
    <w:rsid w:val="002D4AA1"/>
    <w:rsid w:val="002D4BBC"/>
    <w:rsid w:val="002D53CF"/>
    <w:rsid w:val="002D684D"/>
    <w:rsid w:val="002D6FD7"/>
    <w:rsid w:val="002D7992"/>
    <w:rsid w:val="002D7BA9"/>
    <w:rsid w:val="002D7E24"/>
    <w:rsid w:val="002E16F4"/>
    <w:rsid w:val="002E1C1F"/>
    <w:rsid w:val="002E1DA7"/>
    <w:rsid w:val="002E287C"/>
    <w:rsid w:val="002E3D9B"/>
    <w:rsid w:val="002E58FE"/>
    <w:rsid w:val="002E6EE2"/>
    <w:rsid w:val="002E7D43"/>
    <w:rsid w:val="002F0470"/>
    <w:rsid w:val="002F0A1C"/>
    <w:rsid w:val="002F0C33"/>
    <w:rsid w:val="002F20CD"/>
    <w:rsid w:val="002F2A77"/>
    <w:rsid w:val="002F364A"/>
    <w:rsid w:val="002F3D9C"/>
    <w:rsid w:val="002F437B"/>
    <w:rsid w:val="002F4A19"/>
    <w:rsid w:val="002F58C4"/>
    <w:rsid w:val="002F5D5C"/>
    <w:rsid w:val="002F67DA"/>
    <w:rsid w:val="003016A5"/>
    <w:rsid w:val="003021B5"/>
    <w:rsid w:val="00302391"/>
    <w:rsid w:val="00302866"/>
    <w:rsid w:val="00305163"/>
    <w:rsid w:val="003052D0"/>
    <w:rsid w:val="00305CDE"/>
    <w:rsid w:val="003072D7"/>
    <w:rsid w:val="003073D6"/>
    <w:rsid w:val="00307FC7"/>
    <w:rsid w:val="003106FD"/>
    <w:rsid w:val="00310CDE"/>
    <w:rsid w:val="00310CF5"/>
    <w:rsid w:val="00310D80"/>
    <w:rsid w:val="00311CDB"/>
    <w:rsid w:val="00312051"/>
    <w:rsid w:val="00312191"/>
    <w:rsid w:val="003125BA"/>
    <w:rsid w:val="0031395A"/>
    <w:rsid w:val="003141F9"/>
    <w:rsid w:val="003146AD"/>
    <w:rsid w:val="003154F2"/>
    <w:rsid w:val="0031565F"/>
    <w:rsid w:val="00315AFC"/>
    <w:rsid w:val="00316D4C"/>
    <w:rsid w:val="003178A0"/>
    <w:rsid w:val="00317AA8"/>
    <w:rsid w:val="003200A6"/>
    <w:rsid w:val="003200C9"/>
    <w:rsid w:val="0032067B"/>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116C"/>
    <w:rsid w:val="003411E4"/>
    <w:rsid w:val="00341243"/>
    <w:rsid w:val="00341713"/>
    <w:rsid w:val="003424AA"/>
    <w:rsid w:val="00342CE4"/>
    <w:rsid w:val="00342EE5"/>
    <w:rsid w:val="003439C4"/>
    <w:rsid w:val="00343FB3"/>
    <w:rsid w:val="00344B27"/>
    <w:rsid w:val="00345418"/>
    <w:rsid w:val="0034625D"/>
    <w:rsid w:val="00346CE6"/>
    <w:rsid w:val="003472AD"/>
    <w:rsid w:val="0034743F"/>
    <w:rsid w:val="00350E47"/>
    <w:rsid w:val="00351BDF"/>
    <w:rsid w:val="00353983"/>
    <w:rsid w:val="0035478D"/>
    <w:rsid w:val="00354B6E"/>
    <w:rsid w:val="003557A9"/>
    <w:rsid w:val="003557BF"/>
    <w:rsid w:val="00355C77"/>
    <w:rsid w:val="00357E61"/>
    <w:rsid w:val="00361D39"/>
    <w:rsid w:val="003620C7"/>
    <w:rsid w:val="003622EC"/>
    <w:rsid w:val="003623CC"/>
    <w:rsid w:val="00362822"/>
    <w:rsid w:val="00362BEF"/>
    <w:rsid w:val="00362D39"/>
    <w:rsid w:val="003635CC"/>
    <w:rsid w:val="003640E0"/>
    <w:rsid w:val="00364526"/>
    <w:rsid w:val="00364CDB"/>
    <w:rsid w:val="00365549"/>
    <w:rsid w:val="00365E3A"/>
    <w:rsid w:val="00365E8A"/>
    <w:rsid w:val="00365ED3"/>
    <w:rsid w:val="003670BE"/>
    <w:rsid w:val="00367310"/>
    <w:rsid w:val="00371ADB"/>
    <w:rsid w:val="00371B07"/>
    <w:rsid w:val="003720F6"/>
    <w:rsid w:val="00372D21"/>
    <w:rsid w:val="003736D7"/>
    <w:rsid w:val="003771FA"/>
    <w:rsid w:val="0037741B"/>
    <w:rsid w:val="00377884"/>
    <w:rsid w:val="00380204"/>
    <w:rsid w:val="00381460"/>
    <w:rsid w:val="0038288E"/>
    <w:rsid w:val="003829D3"/>
    <w:rsid w:val="00385A0F"/>
    <w:rsid w:val="00385A85"/>
    <w:rsid w:val="003866BD"/>
    <w:rsid w:val="00387C62"/>
    <w:rsid w:val="003905D8"/>
    <w:rsid w:val="00391652"/>
    <w:rsid w:val="00391CFB"/>
    <w:rsid w:val="003931E4"/>
    <w:rsid w:val="00393A4A"/>
    <w:rsid w:val="00393F89"/>
    <w:rsid w:val="00394A0D"/>
    <w:rsid w:val="00396DB7"/>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B014A"/>
    <w:rsid w:val="003B0831"/>
    <w:rsid w:val="003B2496"/>
    <w:rsid w:val="003B2997"/>
    <w:rsid w:val="003B2E67"/>
    <w:rsid w:val="003B3C12"/>
    <w:rsid w:val="003B3FAE"/>
    <w:rsid w:val="003B43BE"/>
    <w:rsid w:val="003B45BF"/>
    <w:rsid w:val="003B47C1"/>
    <w:rsid w:val="003B5B0F"/>
    <w:rsid w:val="003B66BA"/>
    <w:rsid w:val="003B6BCE"/>
    <w:rsid w:val="003B7D38"/>
    <w:rsid w:val="003B7FC5"/>
    <w:rsid w:val="003C0045"/>
    <w:rsid w:val="003C0967"/>
    <w:rsid w:val="003C0F32"/>
    <w:rsid w:val="003C1180"/>
    <w:rsid w:val="003C139D"/>
    <w:rsid w:val="003C1D51"/>
    <w:rsid w:val="003C1E6F"/>
    <w:rsid w:val="003C1EF2"/>
    <w:rsid w:val="003C348D"/>
    <w:rsid w:val="003C40A2"/>
    <w:rsid w:val="003C419E"/>
    <w:rsid w:val="003C4706"/>
    <w:rsid w:val="003C54B6"/>
    <w:rsid w:val="003C5793"/>
    <w:rsid w:val="003C57A8"/>
    <w:rsid w:val="003C6840"/>
    <w:rsid w:val="003C6BEB"/>
    <w:rsid w:val="003C77A6"/>
    <w:rsid w:val="003C7FEB"/>
    <w:rsid w:val="003D0125"/>
    <w:rsid w:val="003D10D1"/>
    <w:rsid w:val="003D13DE"/>
    <w:rsid w:val="003D202C"/>
    <w:rsid w:val="003D261B"/>
    <w:rsid w:val="003D39BE"/>
    <w:rsid w:val="003D3D80"/>
    <w:rsid w:val="003D413A"/>
    <w:rsid w:val="003D4FAA"/>
    <w:rsid w:val="003D5178"/>
    <w:rsid w:val="003D5450"/>
    <w:rsid w:val="003D791C"/>
    <w:rsid w:val="003D7A30"/>
    <w:rsid w:val="003D7D76"/>
    <w:rsid w:val="003E0AEF"/>
    <w:rsid w:val="003E1016"/>
    <w:rsid w:val="003E1534"/>
    <w:rsid w:val="003E1857"/>
    <w:rsid w:val="003E20D0"/>
    <w:rsid w:val="003E20E8"/>
    <w:rsid w:val="003E2C71"/>
    <w:rsid w:val="003E3195"/>
    <w:rsid w:val="003E375A"/>
    <w:rsid w:val="003E3AC1"/>
    <w:rsid w:val="003E3C9F"/>
    <w:rsid w:val="003E455A"/>
    <w:rsid w:val="003E5B23"/>
    <w:rsid w:val="003E5D6C"/>
    <w:rsid w:val="003E5E87"/>
    <w:rsid w:val="003E60D2"/>
    <w:rsid w:val="003E6F1C"/>
    <w:rsid w:val="003F1730"/>
    <w:rsid w:val="003F1959"/>
    <w:rsid w:val="003F1A58"/>
    <w:rsid w:val="003F54B7"/>
    <w:rsid w:val="003F563C"/>
    <w:rsid w:val="003F5819"/>
    <w:rsid w:val="003F58F7"/>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D67"/>
    <w:rsid w:val="00411372"/>
    <w:rsid w:val="004116AE"/>
    <w:rsid w:val="004131B2"/>
    <w:rsid w:val="0041445C"/>
    <w:rsid w:val="004146FC"/>
    <w:rsid w:val="004159B7"/>
    <w:rsid w:val="00415F52"/>
    <w:rsid w:val="00416F3E"/>
    <w:rsid w:val="00417744"/>
    <w:rsid w:val="00421134"/>
    <w:rsid w:val="004212B9"/>
    <w:rsid w:val="00421661"/>
    <w:rsid w:val="004216EF"/>
    <w:rsid w:val="00421F96"/>
    <w:rsid w:val="00421FBE"/>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33E3"/>
    <w:rsid w:val="00433C64"/>
    <w:rsid w:val="0043671E"/>
    <w:rsid w:val="004367AC"/>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460"/>
    <w:rsid w:val="004530F5"/>
    <w:rsid w:val="0045324B"/>
    <w:rsid w:val="004538EF"/>
    <w:rsid w:val="00453942"/>
    <w:rsid w:val="00453CCB"/>
    <w:rsid w:val="00454B59"/>
    <w:rsid w:val="004553AA"/>
    <w:rsid w:val="00455583"/>
    <w:rsid w:val="00455CF1"/>
    <w:rsid w:val="00455F25"/>
    <w:rsid w:val="00460138"/>
    <w:rsid w:val="004611C7"/>
    <w:rsid w:val="00461FC3"/>
    <w:rsid w:val="004625B0"/>
    <w:rsid w:val="00463596"/>
    <w:rsid w:val="00463E38"/>
    <w:rsid w:val="00464627"/>
    <w:rsid w:val="0046530C"/>
    <w:rsid w:val="00467A09"/>
    <w:rsid w:val="00471A28"/>
    <w:rsid w:val="00473721"/>
    <w:rsid w:val="00474C54"/>
    <w:rsid w:val="00476412"/>
    <w:rsid w:val="0048065C"/>
    <w:rsid w:val="00480AFB"/>
    <w:rsid w:val="00480B9C"/>
    <w:rsid w:val="004810FA"/>
    <w:rsid w:val="00481736"/>
    <w:rsid w:val="00481902"/>
    <w:rsid w:val="004819C9"/>
    <w:rsid w:val="00481C2C"/>
    <w:rsid w:val="00481E13"/>
    <w:rsid w:val="00481EA9"/>
    <w:rsid w:val="00481FD7"/>
    <w:rsid w:val="00483952"/>
    <w:rsid w:val="00483E49"/>
    <w:rsid w:val="00484918"/>
    <w:rsid w:val="00484FBF"/>
    <w:rsid w:val="00485761"/>
    <w:rsid w:val="00486D41"/>
    <w:rsid w:val="00487260"/>
    <w:rsid w:val="004872F8"/>
    <w:rsid w:val="00487A57"/>
    <w:rsid w:val="00490E03"/>
    <w:rsid w:val="00491AC9"/>
    <w:rsid w:val="00491DA4"/>
    <w:rsid w:val="0049383B"/>
    <w:rsid w:val="00494926"/>
    <w:rsid w:val="004966DD"/>
    <w:rsid w:val="0049675C"/>
    <w:rsid w:val="00496997"/>
    <w:rsid w:val="00496D56"/>
    <w:rsid w:val="00497DB3"/>
    <w:rsid w:val="004A2696"/>
    <w:rsid w:val="004A2ABF"/>
    <w:rsid w:val="004A2B8F"/>
    <w:rsid w:val="004A2F6D"/>
    <w:rsid w:val="004A3AB2"/>
    <w:rsid w:val="004A3AC9"/>
    <w:rsid w:val="004A3BF7"/>
    <w:rsid w:val="004A55CF"/>
    <w:rsid w:val="004A5CC7"/>
    <w:rsid w:val="004A611D"/>
    <w:rsid w:val="004A6398"/>
    <w:rsid w:val="004A6EBD"/>
    <w:rsid w:val="004B0537"/>
    <w:rsid w:val="004B39BA"/>
    <w:rsid w:val="004B4910"/>
    <w:rsid w:val="004B60EE"/>
    <w:rsid w:val="004C02F7"/>
    <w:rsid w:val="004C05B4"/>
    <w:rsid w:val="004C0607"/>
    <w:rsid w:val="004C095A"/>
    <w:rsid w:val="004C1133"/>
    <w:rsid w:val="004C1C0C"/>
    <w:rsid w:val="004C2937"/>
    <w:rsid w:val="004C30FA"/>
    <w:rsid w:val="004C3869"/>
    <w:rsid w:val="004C39A3"/>
    <w:rsid w:val="004C41D6"/>
    <w:rsid w:val="004C5946"/>
    <w:rsid w:val="004C5F7C"/>
    <w:rsid w:val="004C7449"/>
    <w:rsid w:val="004D01C4"/>
    <w:rsid w:val="004D0204"/>
    <w:rsid w:val="004D092C"/>
    <w:rsid w:val="004D0BA1"/>
    <w:rsid w:val="004D142E"/>
    <w:rsid w:val="004D1864"/>
    <w:rsid w:val="004D19D2"/>
    <w:rsid w:val="004D1B73"/>
    <w:rsid w:val="004D1D6B"/>
    <w:rsid w:val="004D37CB"/>
    <w:rsid w:val="004D42BA"/>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C54"/>
    <w:rsid w:val="004E4941"/>
    <w:rsid w:val="004E5E64"/>
    <w:rsid w:val="004E677F"/>
    <w:rsid w:val="004E6A83"/>
    <w:rsid w:val="004E6AAE"/>
    <w:rsid w:val="004E6C52"/>
    <w:rsid w:val="004E7330"/>
    <w:rsid w:val="004E7DBA"/>
    <w:rsid w:val="004E7F39"/>
    <w:rsid w:val="004F20A5"/>
    <w:rsid w:val="004F2BA1"/>
    <w:rsid w:val="004F582E"/>
    <w:rsid w:val="004F606F"/>
    <w:rsid w:val="004F6202"/>
    <w:rsid w:val="004F74C4"/>
    <w:rsid w:val="004F7DFE"/>
    <w:rsid w:val="004F7E73"/>
    <w:rsid w:val="00503E1D"/>
    <w:rsid w:val="00505EDE"/>
    <w:rsid w:val="0050646A"/>
    <w:rsid w:val="00507639"/>
    <w:rsid w:val="005079BC"/>
    <w:rsid w:val="00510D48"/>
    <w:rsid w:val="00512197"/>
    <w:rsid w:val="005127D5"/>
    <w:rsid w:val="0051304B"/>
    <w:rsid w:val="00514EF0"/>
    <w:rsid w:val="00515CDD"/>
    <w:rsid w:val="00515E7B"/>
    <w:rsid w:val="00516DEE"/>
    <w:rsid w:val="0051738D"/>
    <w:rsid w:val="005174EC"/>
    <w:rsid w:val="00517A13"/>
    <w:rsid w:val="00517B89"/>
    <w:rsid w:val="00517BC7"/>
    <w:rsid w:val="0052140F"/>
    <w:rsid w:val="00524172"/>
    <w:rsid w:val="00524C32"/>
    <w:rsid w:val="00525CE0"/>
    <w:rsid w:val="00526449"/>
    <w:rsid w:val="005274EE"/>
    <w:rsid w:val="00527771"/>
    <w:rsid w:val="00527A55"/>
    <w:rsid w:val="0053044F"/>
    <w:rsid w:val="005308AC"/>
    <w:rsid w:val="005312C6"/>
    <w:rsid w:val="00531BA5"/>
    <w:rsid w:val="00531C66"/>
    <w:rsid w:val="00531C71"/>
    <w:rsid w:val="00531D58"/>
    <w:rsid w:val="0053280D"/>
    <w:rsid w:val="005336DD"/>
    <w:rsid w:val="005337FD"/>
    <w:rsid w:val="00533B56"/>
    <w:rsid w:val="005359FB"/>
    <w:rsid w:val="00536B56"/>
    <w:rsid w:val="005372BA"/>
    <w:rsid w:val="00537511"/>
    <w:rsid w:val="00537C0C"/>
    <w:rsid w:val="00540574"/>
    <w:rsid w:val="0054153A"/>
    <w:rsid w:val="00541EDB"/>
    <w:rsid w:val="0054216C"/>
    <w:rsid w:val="005423AF"/>
    <w:rsid w:val="00542449"/>
    <w:rsid w:val="00543144"/>
    <w:rsid w:val="00543218"/>
    <w:rsid w:val="0054357F"/>
    <w:rsid w:val="0054389D"/>
    <w:rsid w:val="00543EB7"/>
    <w:rsid w:val="00544B37"/>
    <w:rsid w:val="0054791F"/>
    <w:rsid w:val="00547D66"/>
    <w:rsid w:val="00550E38"/>
    <w:rsid w:val="00550F0D"/>
    <w:rsid w:val="00552E00"/>
    <w:rsid w:val="0055395A"/>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DAA"/>
    <w:rsid w:val="00573372"/>
    <w:rsid w:val="005743D3"/>
    <w:rsid w:val="0057452A"/>
    <w:rsid w:val="00574A00"/>
    <w:rsid w:val="00574FB1"/>
    <w:rsid w:val="00575E6F"/>
    <w:rsid w:val="005778AD"/>
    <w:rsid w:val="00580206"/>
    <w:rsid w:val="005819B0"/>
    <w:rsid w:val="00581CB6"/>
    <w:rsid w:val="00582898"/>
    <w:rsid w:val="0058309D"/>
    <w:rsid w:val="005830F1"/>
    <w:rsid w:val="0058592F"/>
    <w:rsid w:val="005865FB"/>
    <w:rsid w:val="005878BF"/>
    <w:rsid w:val="00590489"/>
    <w:rsid w:val="00592DF2"/>
    <w:rsid w:val="005948CE"/>
    <w:rsid w:val="00596231"/>
    <w:rsid w:val="00596A33"/>
    <w:rsid w:val="00597803"/>
    <w:rsid w:val="005A017D"/>
    <w:rsid w:val="005A132F"/>
    <w:rsid w:val="005A1346"/>
    <w:rsid w:val="005A215A"/>
    <w:rsid w:val="005A21EE"/>
    <w:rsid w:val="005A2963"/>
    <w:rsid w:val="005A2BA8"/>
    <w:rsid w:val="005A346F"/>
    <w:rsid w:val="005A34BA"/>
    <w:rsid w:val="005A3BCB"/>
    <w:rsid w:val="005A48A4"/>
    <w:rsid w:val="005A5F74"/>
    <w:rsid w:val="005A63FC"/>
    <w:rsid w:val="005A69E9"/>
    <w:rsid w:val="005A717D"/>
    <w:rsid w:val="005A74E7"/>
    <w:rsid w:val="005B0AD7"/>
    <w:rsid w:val="005B3CAB"/>
    <w:rsid w:val="005B4187"/>
    <w:rsid w:val="005B443B"/>
    <w:rsid w:val="005B450B"/>
    <w:rsid w:val="005B4E79"/>
    <w:rsid w:val="005B5AFF"/>
    <w:rsid w:val="005B5C62"/>
    <w:rsid w:val="005B662B"/>
    <w:rsid w:val="005B6FED"/>
    <w:rsid w:val="005B7788"/>
    <w:rsid w:val="005B78C6"/>
    <w:rsid w:val="005B7C40"/>
    <w:rsid w:val="005B7EB7"/>
    <w:rsid w:val="005C09E4"/>
    <w:rsid w:val="005C0F3D"/>
    <w:rsid w:val="005C1C8F"/>
    <w:rsid w:val="005C1E5B"/>
    <w:rsid w:val="005C26E0"/>
    <w:rsid w:val="005C2B84"/>
    <w:rsid w:val="005C3A79"/>
    <w:rsid w:val="005C5952"/>
    <w:rsid w:val="005C609B"/>
    <w:rsid w:val="005C7A8C"/>
    <w:rsid w:val="005D075A"/>
    <w:rsid w:val="005D0A7C"/>
    <w:rsid w:val="005D117B"/>
    <w:rsid w:val="005D164F"/>
    <w:rsid w:val="005D24F0"/>
    <w:rsid w:val="005D2654"/>
    <w:rsid w:val="005D37E8"/>
    <w:rsid w:val="005D4A0D"/>
    <w:rsid w:val="005D6C34"/>
    <w:rsid w:val="005D6CD9"/>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DDF"/>
    <w:rsid w:val="005E71E7"/>
    <w:rsid w:val="005E7579"/>
    <w:rsid w:val="005E7995"/>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19FD"/>
    <w:rsid w:val="00601A47"/>
    <w:rsid w:val="00602A5E"/>
    <w:rsid w:val="006053B3"/>
    <w:rsid w:val="0060633A"/>
    <w:rsid w:val="006065D8"/>
    <w:rsid w:val="006066ED"/>
    <w:rsid w:val="00610326"/>
    <w:rsid w:val="00610DB5"/>
    <w:rsid w:val="0061206B"/>
    <w:rsid w:val="00612951"/>
    <w:rsid w:val="00615B21"/>
    <w:rsid w:val="00617081"/>
    <w:rsid w:val="006179D1"/>
    <w:rsid w:val="006209A7"/>
    <w:rsid w:val="00621389"/>
    <w:rsid w:val="00622C1A"/>
    <w:rsid w:val="006263E9"/>
    <w:rsid w:val="00627BD0"/>
    <w:rsid w:val="00630700"/>
    <w:rsid w:val="006328E0"/>
    <w:rsid w:val="00632D3B"/>
    <w:rsid w:val="00633976"/>
    <w:rsid w:val="00634282"/>
    <w:rsid w:val="00634E57"/>
    <w:rsid w:val="006354E1"/>
    <w:rsid w:val="006358B6"/>
    <w:rsid w:val="006365C5"/>
    <w:rsid w:val="006368AA"/>
    <w:rsid w:val="006368F3"/>
    <w:rsid w:val="00640B8A"/>
    <w:rsid w:val="006413AA"/>
    <w:rsid w:val="00641AB1"/>
    <w:rsid w:val="006420F2"/>
    <w:rsid w:val="00644515"/>
    <w:rsid w:val="006462AA"/>
    <w:rsid w:val="0064691D"/>
    <w:rsid w:val="00650FAB"/>
    <w:rsid w:val="00650FEB"/>
    <w:rsid w:val="00652481"/>
    <w:rsid w:val="006539CF"/>
    <w:rsid w:val="0065485B"/>
    <w:rsid w:val="00656503"/>
    <w:rsid w:val="0065685E"/>
    <w:rsid w:val="00657449"/>
    <w:rsid w:val="00661018"/>
    <w:rsid w:val="0066194C"/>
    <w:rsid w:val="006619D8"/>
    <w:rsid w:val="00661A57"/>
    <w:rsid w:val="0066334F"/>
    <w:rsid w:val="006633BB"/>
    <w:rsid w:val="006654A9"/>
    <w:rsid w:val="00665746"/>
    <w:rsid w:val="00665D45"/>
    <w:rsid w:val="00665FD5"/>
    <w:rsid w:val="00666799"/>
    <w:rsid w:val="00666815"/>
    <w:rsid w:val="00666C0E"/>
    <w:rsid w:val="00666F3D"/>
    <w:rsid w:val="006672C2"/>
    <w:rsid w:val="00667833"/>
    <w:rsid w:val="006709CE"/>
    <w:rsid w:val="00671072"/>
    <w:rsid w:val="00671BF8"/>
    <w:rsid w:val="00672598"/>
    <w:rsid w:val="00672601"/>
    <w:rsid w:val="00673001"/>
    <w:rsid w:val="006730AE"/>
    <w:rsid w:val="0067340C"/>
    <w:rsid w:val="00673662"/>
    <w:rsid w:val="0067437C"/>
    <w:rsid w:val="00674544"/>
    <w:rsid w:val="006752F7"/>
    <w:rsid w:val="00675961"/>
    <w:rsid w:val="00675FE3"/>
    <w:rsid w:val="006762D3"/>
    <w:rsid w:val="00676986"/>
    <w:rsid w:val="00676AE8"/>
    <w:rsid w:val="0067711E"/>
    <w:rsid w:val="00677491"/>
    <w:rsid w:val="00680D7E"/>
    <w:rsid w:val="006811B9"/>
    <w:rsid w:val="00682321"/>
    <w:rsid w:val="006840C8"/>
    <w:rsid w:val="006845F1"/>
    <w:rsid w:val="006846D7"/>
    <w:rsid w:val="00685DC5"/>
    <w:rsid w:val="00686546"/>
    <w:rsid w:val="006870D2"/>
    <w:rsid w:val="00690487"/>
    <w:rsid w:val="00690521"/>
    <w:rsid w:val="006909B3"/>
    <w:rsid w:val="00691AB5"/>
    <w:rsid w:val="00691E2E"/>
    <w:rsid w:val="00692499"/>
    <w:rsid w:val="0069256F"/>
    <w:rsid w:val="0069260A"/>
    <w:rsid w:val="00693746"/>
    <w:rsid w:val="00693E06"/>
    <w:rsid w:val="0069437F"/>
    <w:rsid w:val="00695B5F"/>
    <w:rsid w:val="0069641C"/>
    <w:rsid w:val="00696A38"/>
    <w:rsid w:val="00697267"/>
    <w:rsid w:val="006976EB"/>
    <w:rsid w:val="006A077E"/>
    <w:rsid w:val="006A07BC"/>
    <w:rsid w:val="006A0B85"/>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2299"/>
    <w:rsid w:val="006B22CD"/>
    <w:rsid w:val="006B24FB"/>
    <w:rsid w:val="006B27D9"/>
    <w:rsid w:val="006B28D4"/>
    <w:rsid w:val="006B339C"/>
    <w:rsid w:val="006B39CE"/>
    <w:rsid w:val="006B3F32"/>
    <w:rsid w:val="006B58FC"/>
    <w:rsid w:val="006B5AB5"/>
    <w:rsid w:val="006B5D84"/>
    <w:rsid w:val="006B77EA"/>
    <w:rsid w:val="006B7942"/>
    <w:rsid w:val="006C0067"/>
    <w:rsid w:val="006C0AA7"/>
    <w:rsid w:val="006C144E"/>
    <w:rsid w:val="006C2915"/>
    <w:rsid w:val="006C3488"/>
    <w:rsid w:val="006C371E"/>
    <w:rsid w:val="006C3755"/>
    <w:rsid w:val="006C3BF0"/>
    <w:rsid w:val="006C3C06"/>
    <w:rsid w:val="006C4987"/>
    <w:rsid w:val="006C4EE4"/>
    <w:rsid w:val="006C5664"/>
    <w:rsid w:val="006C62CD"/>
    <w:rsid w:val="006C6429"/>
    <w:rsid w:val="006C6890"/>
    <w:rsid w:val="006C7E08"/>
    <w:rsid w:val="006D33AB"/>
    <w:rsid w:val="006D33FC"/>
    <w:rsid w:val="006D3802"/>
    <w:rsid w:val="006D4AF0"/>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B06"/>
    <w:rsid w:val="006E4BAC"/>
    <w:rsid w:val="006E4D91"/>
    <w:rsid w:val="006E558A"/>
    <w:rsid w:val="006E571B"/>
    <w:rsid w:val="006E5B6F"/>
    <w:rsid w:val="006E6E9C"/>
    <w:rsid w:val="006E6F5B"/>
    <w:rsid w:val="006E702C"/>
    <w:rsid w:val="006F2D33"/>
    <w:rsid w:val="006F2DD3"/>
    <w:rsid w:val="006F300B"/>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418"/>
    <w:rsid w:val="00704CBD"/>
    <w:rsid w:val="007053B2"/>
    <w:rsid w:val="00705BEB"/>
    <w:rsid w:val="00705DAF"/>
    <w:rsid w:val="00705F27"/>
    <w:rsid w:val="00706564"/>
    <w:rsid w:val="00710796"/>
    <w:rsid w:val="00710AF1"/>
    <w:rsid w:val="00711D01"/>
    <w:rsid w:val="00711DDF"/>
    <w:rsid w:val="00712733"/>
    <w:rsid w:val="00712781"/>
    <w:rsid w:val="007132A9"/>
    <w:rsid w:val="00713DB1"/>
    <w:rsid w:val="00714337"/>
    <w:rsid w:val="0071457E"/>
    <w:rsid w:val="00714BBC"/>
    <w:rsid w:val="00717078"/>
    <w:rsid w:val="00717207"/>
    <w:rsid w:val="00717392"/>
    <w:rsid w:val="00720FFC"/>
    <w:rsid w:val="007210FC"/>
    <w:rsid w:val="007211B8"/>
    <w:rsid w:val="00721287"/>
    <w:rsid w:val="00722B31"/>
    <w:rsid w:val="007237CB"/>
    <w:rsid w:val="00723B31"/>
    <w:rsid w:val="00724133"/>
    <w:rsid w:val="007241E8"/>
    <w:rsid w:val="007246EB"/>
    <w:rsid w:val="00725796"/>
    <w:rsid w:val="00725ACE"/>
    <w:rsid w:val="00725AEE"/>
    <w:rsid w:val="00727360"/>
    <w:rsid w:val="0073021E"/>
    <w:rsid w:val="0073038E"/>
    <w:rsid w:val="007319F0"/>
    <w:rsid w:val="0073361F"/>
    <w:rsid w:val="0073400E"/>
    <w:rsid w:val="00734DA1"/>
    <w:rsid w:val="00736556"/>
    <w:rsid w:val="00737963"/>
    <w:rsid w:val="00737E00"/>
    <w:rsid w:val="00737FBA"/>
    <w:rsid w:val="007407B4"/>
    <w:rsid w:val="00741385"/>
    <w:rsid w:val="00741B7D"/>
    <w:rsid w:val="00741E34"/>
    <w:rsid w:val="007421C9"/>
    <w:rsid w:val="0074239E"/>
    <w:rsid w:val="007425FC"/>
    <w:rsid w:val="00742B25"/>
    <w:rsid w:val="00742F29"/>
    <w:rsid w:val="00743D22"/>
    <w:rsid w:val="007440EC"/>
    <w:rsid w:val="0074479B"/>
    <w:rsid w:val="00744859"/>
    <w:rsid w:val="007465B3"/>
    <w:rsid w:val="00747427"/>
    <w:rsid w:val="0074770D"/>
    <w:rsid w:val="00747A88"/>
    <w:rsid w:val="00750BFD"/>
    <w:rsid w:val="00751011"/>
    <w:rsid w:val="00751740"/>
    <w:rsid w:val="00751868"/>
    <w:rsid w:val="00752A49"/>
    <w:rsid w:val="00754093"/>
    <w:rsid w:val="007553C1"/>
    <w:rsid w:val="00755703"/>
    <w:rsid w:val="007559AE"/>
    <w:rsid w:val="007563F2"/>
    <w:rsid w:val="0075799E"/>
    <w:rsid w:val="0076049A"/>
    <w:rsid w:val="0076235B"/>
    <w:rsid w:val="0076286B"/>
    <w:rsid w:val="00763210"/>
    <w:rsid w:val="007646BF"/>
    <w:rsid w:val="00764F69"/>
    <w:rsid w:val="0076541E"/>
    <w:rsid w:val="007654A3"/>
    <w:rsid w:val="0076619F"/>
    <w:rsid w:val="00770136"/>
    <w:rsid w:val="007711FB"/>
    <w:rsid w:val="00772221"/>
    <w:rsid w:val="00772361"/>
    <w:rsid w:val="00773054"/>
    <w:rsid w:val="007731C2"/>
    <w:rsid w:val="00773BEE"/>
    <w:rsid w:val="00774E42"/>
    <w:rsid w:val="007751B4"/>
    <w:rsid w:val="007766FB"/>
    <w:rsid w:val="007767AF"/>
    <w:rsid w:val="00776CCB"/>
    <w:rsid w:val="00780A93"/>
    <w:rsid w:val="00781B9F"/>
    <w:rsid w:val="00781D14"/>
    <w:rsid w:val="007827DE"/>
    <w:rsid w:val="00783074"/>
    <w:rsid w:val="007840F9"/>
    <w:rsid w:val="00785459"/>
    <w:rsid w:val="00786002"/>
    <w:rsid w:val="007871EC"/>
    <w:rsid w:val="0078777A"/>
    <w:rsid w:val="007906F9"/>
    <w:rsid w:val="0079085F"/>
    <w:rsid w:val="00791259"/>
    <w:rsid w:val="00791FD6"/>
    <w:rsid w:val="007932BA"/>
    <w:rsid w:val="00793CF1"/>
    <w:rsid w:val="007948DD"/>
    <w:rsid w:val="007954A5"/>
    <w:rsid w:val="007959C3"/>
    <w:rsid w:val="00795F72"/>
    <w:rsid w:val="00796051"/>
    <w:rsid w:val="00796960"/>
    <w:rsid w:val="0079770E"/>
    <w:rsid w:val="00797B89"/>
    <w:rsid w:val="00797BFA"/>
    <w:rsid w:val="00797F07"/>
    <w:rsid w:val="007A02E5"/>
    <w:rsid w:val="007A086A"/>
    <w:rsid w:val="007A0E9A"/>
    <w:rsid w:val="007A1072"/>
    <w:rsid w:val="007A1147"/>
    <w:rsid w:val="007A3B39"/>
    <w:rsid w:val="007A3D38"/>
    <w:rsid w:val="007A4531"/>
    <w:rsid w:val="007A467C"/>
    <w:rsid w:val="007A4B20"/>
    <w:rsid w:val="007A687B"/>
    <w:rsid w:val="007A7EE8"/>
    <w:rsid w:val="007B070E"/>
    <w:rsid w:val="007B0A57"/>
    <w:rsid w:val="007B0AB9"/>
    <w:rsid w:val="007B124E"/>
    <w:rsid w:val="007B12B2"/>
    <w:rsid w:val="007B20CA"/>
    <w:rsid w:val="007B21D2"/>
    <w:rsid w:val="007B237D"/>
    <w:rsid w:val="007B3A71"/>
    <w:rsid w:val="007B3BEB"/>
    <w:rsid w:val="007B3D30"/>
    <w:rsid w:val="007B4646"/>
    <w:rsid w:val="007B4E70"/>
    <w:rsid w:val="007B5205"/>
    <w:rsid w:val="007B5B8D"/>
    <w:rsid w:val="007B63AA"/>
    <w:rsid w:val="007B7BB9"/>
    <w:rsid w:val="007B7DDC"/>
    <w:rsid w:val="007C0142"/>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1EB"/>
    <w:rsid w:val="007D3266"/>
    <w:rsid w:val="007D3FB3"/>
    <w:rsid w:val="007D6000"/>
    <w:rsid w:val="007D68BC"/>
    <w:rsid w:val="007D7D3F"/>
    <w:rsid w:val="007E04F2"/>
    <w:rsid w:val="007E0736"/>
    <w:rsid w:val="007E0CFD"/>
    <w:rsid w:val="007E1426"/>
    <w:rsid w:val="007E15F6"/>
    <w:rsid w:val="007E1790"/>
    <w:rsid w:val="007E25B3"/>
    <w:rsid w:val="007E323F"/>
    <w:rsid w:val="007E3F75"/>
    <w:rsid w:val="007E4F32"/>
    <w:rsid w:val="007E52B6"/>
    <w:rsid w:val="007E5B27"/>
    <w:rsid w:val="007E5F1B"/>
    <w:rsid w:val="007E63C0"/>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E52"/>
    <w:rsid w:val="00803E44"/>
    <w:rsid w:val="008042E0"/>
    <w:rsid w:val="00804EE3"/>
    <w:rsid w:val="0080532D"/>
    <w:rsid w:val="008062E0"/>
    <w:rsid w:val="008072AF"/>
    <w:rsid w:val="00807BB4"/>
    <w:rsid w:val="00810029"/>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341"/>
    <w:rsid w:val="00833BE8"/>
    <w:rsid w:val="0083456F"/>
    <w:rsid w:val="00836A95"/>
    <w:rsid w:val="00837243"/>
    <w:rsid w:val="00837676"/>
    <w:rsid w:val="00837C2B"/>
    <w:rsid w:val="00840AC6"/>
    <w:rsid w:val="00841791"/>
    <w:rsid w:val="0084268C"/>
    <w:rsid w:val="00842ED8"/>
    <w:rsid w:val="00842FAC"/>
    <w:rsid w:val="008443F7"/>
    <w:rsid w:val="00844A24"/>
    <w:rsid w:val="00844A9A"/>
    <w:rsid w:val="00844B9C"/>
    <w:rsid w:val="008457A8"/>
    <w:rsid w:val="008457FD"/>
    <w:rsid w:val="008458E2"/>
    <w:rsid w:val="00846AD7"/>
    <w:rsid w:val="00847297"/>
    <w:rsid w:val="008472D5"/>
    <w:rsid w:val="008479D1"/>
    <w:rsid w:val="008479DA"/>
    <w:rsid w:val="00847C60"/>
    <w:rsid w:val="00847FE6"/>
    <w:rsid w:val="00850C06"/>
    <w:rsid w:val="00850C26"/>
    <w:rsid w:val="00850CDA"/>
    <w:rsid w:val="008512F7"/>
    <w:rsid w:val="00851601"/>
    <w:rsid w:val="00852522"/>
    <w:rsid w:val="008528AD"/>
    <w:rsid w:val="00852BA0"/>
    <w:rsid w:val="00852E50"/>
    <w:rsid w:val="008537CF"/>
    <w:rsid w:val="00854B7F"/>
    <w:rsid w:val="00855141"/>
    <w:rsid w:val="00855BE4"/>
    <w:rsid w:val="00856563"/>
    <w:rsid w:val="008565A3"/>
    <w:rsid w:val="00856AE2"/>
    <w:rsid w:val="00860882"/>
    <w:rsid w:val="00860A38"/>
    <w:rsid w:val="00860AFC"/>
    <w:rsid w:val="008615A9"/>
    <w:rsid w:val="00861E33"/>
    <w:rsid w:val="0086272F"/>
    <w:rsid w:val="00862EC4"/>
    <w:rsid w:val="00862ED3"/>
    <w:rsid w:val="00862F07"/>
    <w:rsid w:val="0086499E"/>
    <w:rsid w:val="00865ED6"/>
    <w:rsid w:val="0086608B"/>
    <w:rsid w:val="00866A71"/>
    <w:rsid w:val="00867213"/>
    <w:rsid w:val="00867D1A"/>
    <w:rsid w:val="008707D6"/>
    <w:rsid w:val="00872582"/>
    <w:rsid w:val="00875313"/>
    <w:rsid w:val="0087695D"/>
    <w:rsid w:val="00877064"/>
    <w:rsid w:val="00881003"/>
    <w:rsid w:val="00881777"/>
    <w:rsid w:val="008820FC"/>
    <w:rsid w:val="00883640"/>
    <w:rsid w:val="008844D5"/>
    <w:rsid w:val="0088477E"/>
    <w:rsid w:val="008848FB"/>
    <w:rsid w:val="00884BBD"/>
    <w:rsid w:val="00884EBC"/>
    <w:rsid w:val="0088528F"/>
    <w:rsid w:val="0088563E"/>
    <w:rsid w:val="00885A49"/>
    <w:rsid w:val="00886635"/>
    <w:rsid w:val="00886745"/>
    <w:rsid w:val="008874BF"/>
    <w:rsid w:val="00887622"/>
    <w:rsid w:val="00887C24"/>
    <w:rsid w:val="00887D98"/>
    <w:rsid w:val="00890501"/>
    <w:rsid w:val="0089149D"/>
    <w:rsid w:val="00892E1D"/>
    <w:rsid w:val="0089348E"/>
    <w:rsid w:val="00893B5D"/>
    <w:rsid w:val="00894D5E"/>
    <w:rsid w:val="00895190"/>
    <w:rsid w:val="0089573E"/>
    <w:rsid w:val="008969B4"/>
    <w:rsid w:val="00897A2E"/>
    <w:rsid w:val="00897CA9"/>
    <w:rsid w:val="008A0003"/>
    <w:rsid w:val="008A1154"/>
    <w:rsid w:val="008A238C"/>
    <w:rsid w:val="008A2798"/>
    <w:rsid w:val="008A2CFE"/>
    <w:rsid w:val="008A2E3C"/>
    <w:rsid w:val="008A447E"/>
    <w:rsid w:val="008A493F"/>
    <w:rsid w:val="008A5D1D"/>
    <w:rsid w:val="008A6068"/>
    <w:rsid w:val="008A625C"/>
    <w:rsid w:val="008B00E2"/>
    <w:rsid w:val="008B0267"/>
    <w:rsid w:val="008B0CD4"/>
    <w:rsid w:val="008B1681"/>
    <w:rsid w:val="008B2F94"/>
    <w:rsid w:val="008B3065"/>
    <w:rsid w:val="008B47B7"/>
    <w:rsid w:val="008B4C13"/>
    <w:rsid w:val="008B6155"/>
    <w:rsid w:val="008B6E95"/>
    <w:rsid w:val="008B6F76"/>
    <w:rsid w:val="008B763D"/>
    <w:rsid w:val="008B7C4C"/>
    <w:rsid w:val="008B7F1D"/>
    <w:rsid w:val="008C1989"/>
    <w:rsid w:val="008C20E5"/>
    <w:rsid w:val="008C2FD9"/>
    <w:rsid w:val="008C312A"/>
    <w:rsid w:val="008C3B3A"/>
    <w:rsid w:val="008C3E69"/>
    <w:rsid w:val="008C43CA"/>
    <w:rsid w:val="008C5958"/>
    <w:rsid w:val="008C797B"/>
    <w:rsid w:val="008D0624"/>
    <w:rsid w:val="008D2188"/>
    <w:rsid w:val="008D2612"/>
    <w:rsid w:val="008D2808"/>
    <w:rsid w:val="008D2D6D"/>
    <w:rsid w:val="008D3248"/>
    <w:rsid w:val="008D35B7"/>
    <w:rsid w:val="008D4AF3"/>
    <w:rsid w:val="008D4B55"/>
    <w:rsid w:val="008D549D"/>
    <w:rsid w:val="008D628C"/>
    <w:rsid w:val="008D75D8"/>
    <w:rsid w:val="008D768F"/>
    <w:rsid w:val="008E0BE4"/>
    <w:rsid w:val="008E1427"/>
    <w:rsid w:val="008E1CE4"/>
    <w:rsid w:val="008E2173"/>
    <w:rsid w:val="008E2875"/>
    <w:rsid w:val="008E2C74"/>
    <w:rsid w:val="008E3CDF"/>
    <w:rsid w:val="008E3DC0"/>
    <w:rsid w:val="008E4C52"/>
    <w:rsid w:val="008E5466"/>
    <w:rsid w:val="008E55B2"/>
    <w:rsid w:val="008E56A5"/>
    <w:rsid w:val="008E5734"/>
    <w:rsid w:val="008E5B4A"/>
    <w:rsid w:val="008E73B9"/>
    <w:rsid w:val="008F0D91"/>
    <w:rsid w:val="008F1D52"/>
    <w:rsid w:val="008F205A"/>
    <w:rsid w:val="008F2C4D"/>
    <w:rsid w:val="008F35F0"/>
    <w:rsid w:val="008F36C0"/>
    <w:rsid w:val="008F42C9"/>
    <w:rsid w:val="008F5051"/>
    <w:rsid w:val="008F5D62"/>
    <w:rsid w:val="008F7D6D"/>
    <w:rsid w:val="00900542"/>
    <w:rsid w:val="00900774"/>
    <w:rsid w:val="009008FB"/>
    <w:rsid w:val="00900A66"/>
    <w:rsid w:val="00901122"/>
    <w:rsid w:val="00901247"/>
    <w:rsid w:val="00901BDA"/>
    <w:rsid w:val="00901DB9"/>
    <w:rsid w:val="009043A1"/>
    <w:rsid w:val="0090528D"/>
    <w:rsid w:val="00906058"/>
    <w:rsid w:val="00906F92"/>
    <w:rsid w:val="0090726F"/>
    <w:rsid w:val="00907891"/>
    <w:rsid w:val="009104C8"/>
    <w:rsid w:val="00910D90"/>
    <w:rsid w:val="009116E1"/>
    <w:rsid w:val="00912403"/>
    <w:rsid w:val="00913184"/>
    <w:rsid w:val="00913794"/>
    <w:rsid w:val="0091536A"/>
    <w:rsid w:val="00915E36"/>
    <w:rsid w:val="00917263"/>
    <w:rsid w:val="00917A92"/>
    <w:rsid w:val="00920AA2"/>
    <w:rsid w:val="009211C5"/>
    <w:rsid w:val="00921C6F"/>
    <w:rsid w:val="009224D4"/>
    <w:rsid w:val="00922A8E"/>
    <w:rsid w:val="00922E62"/>
    <w:rsid w:val="0092322D"/>
    <w:rsid w:val="0092333E"/>
    <w:rsid w:val="00923884"/>
    <w:rsid w:val="009245C6"/>
    <w:rsid w:val="00924CD0"/>
    <w:rsid w:val="0092519C"/>
    <w:rsid w:val="00925468"/>
    <w:rsid w:val="00926437"/>
    <w:rsid w:val="00926B71"/>
    <w:rsid w:val="00926E69"/>
    <w:rsid w:val="00927DEE"/>
    <w:rsid w:val="00930555"/>
    <w:rsid w:val="00930744"/>
    <w:rsid w:val="00931A6F"/>
    <w:rsid w:val="00931AFE"/>
    <w:rsid w:val="00933A32"/>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4AF"/>
    <w:rsid w:val="009435F3"/>
    <w:rsid w:val="009436D3"/>
    <w:rsid w:val="00944415"/>
    <w:rsid w:val="00944BBA"/>
    <w:rsid w:val="009459C0"/>
    <w:rsid w:val="00945D31"/>
    <w:rsid w:val="0094600B"/>
    <w:rsid w:val="00946CB9"/>
    <w:rsid w:val="00947525"/>
    <w:rsid w:val="0094791D"/>
    <w:rsid w:val="00950A38"/>
    <w:rsid w:val="0095359E"/>
    <w:rsid w:val="0095373A"/>
    <w:rsid w:val="00953997"/>
    <w:rsid w:val="00953EC1"/>
    <w:rsid w:val="0095466E"/>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FE"/>
    <w:rsid w:val="00966BC9"/>
    <w:rsid w:val="00966E91"/>
    <w:rsid w:val="00967622"/>
    <w:rsid w:val="00970C24"/>
    <w:rsid w:val="009714ED"/>
    <w:rsid w:val="00971CBB"/>
    <w:rsid w:val="00971D0A"/>
    <w:rsid w:val="00971D24"/>
    <w:rsid w:val="00973149"/>
    <w:rsid w:val="00974F8D"/>
    <w:rsid w:val="00975131"/>
    <w:rsid w:val="0097740A"/>
    <w:rsid w:val="0097748A"/>
    <w:rsid w:val="00977BC5"/>
    <w:rsid w:val="009807D9"/>
    <w:rsid w:val="00980FFA"/>
    <w:rsid w:val="009816F7"/>
    <w:rsid w:val="00981992"/>
    <w:rsid w:val="00981AEE"/>
    <w:rsid w:val="00981D77"/>
    <w:rsid w:val="009834DC"/>
    <w:rsid w:val="00983D2F"/>
    <w:rsid w:val="00984896"/>
    <w:rsid w:val="00984A9E"/>
    <w:rsid w:val="00984C10"/>
    <w:rsid w:val="009853B0"/>
    <w:rsid w:val="00985CE1"/>
    <w:rsid w:val="00986839"/>
    <w:rsid w:val="00986A14"/>
    <w:rsid w:val="00987082"/>
    <w:rsid w:val="00987BD5"/>
    <w:rsid w:val="00990585"/>
    <w:rsid w:val="00990903"/>
    <w:rsid w:val="00992D64"/>
    <w:rsid w:val="00993709"/>
    <w:rsid w:val="009944F8"/>
    <w:rsid w:val="00994568"/>
    <w:rsid w:val="0099481E"/>
    <w:rsid w:val="00994887"/>
    <w:rsid w:val="009957A0"/>
    <w:rsid w:val="0099618A"/>
    <w:rsid w:val="00997666"/>
    <w:rsid w:val="009A14CA"/>
    <w:rsid w:val="009A1F30"/>
    <w:rsid w:val="009A22F3"/>
    <w:rsid w:val="009A2D46"/>
    <w:rsid w:val="009A38B8"/>
    <w:rsid w:val="009A6F75"/>
    <w:rsid w:val="009A71AB"/>
    <w:rsid w:val="009A7546"/>
    <w:rsid w:val="009A7DF7"/>
    <w:rsid w:val="009B0341"/>
    <w:rsid w:val="009B13CC"/>
    <w:rsid w:val="009B2300"/>
    <w:rsid w:val="009B278C"/>
    <w:rsid w:val="009B2E4D"/>
    <w:rsid w:val="009B3565"/>
    <w:rsid w:val="009B4EAE"/>
    <w:rsid w:val="009B5C76"/>
    <w:rsid w:val="009B5FAF"/>
    <w:rsid w:val="009B60B8"/>
    <w:rsid w:val="009B71BD"/>
    <w:rsid w:val="009B779D"/>
    <w:rsid w:val="009C02A4"/>
    <w:rsid w:val="009C178A"/>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A3F"/>
    <w:rsid w:val="009D3A75"/>
    <w:rsid w:val="009D3C45"/>
    <w:rsid w:val="009D3D2B"/>
    <w:rsid w:val="009D4D5C"/>
    <w:rsid w:val="009D52CE"/>
    <w:rsid w:val="009D6605"/>
    <w:rsid w:val="009D6AB4"/>
    <w:rsid w:val="009D70A7"/>
    <w:rsid w:val="009E07FF"/>
    <w:rsid w:val="009E33E6"/>
    <w:rsid w:val="009E3C63"/>
    <w:rsid w:val="009E3E25"/>
    <w:rsid w:val="009E455A"/>
    <w:rsid w:val="009E4595"/>
    <w:rsid w:val="009E4671"/>
    <w:rsid w:val="009E46B6"/>
    <w:rsid w:val="009E57E5"/>
    <w:rsid w:val="009E735D"/>
    <w:rsid w:val="009E74CF"/>
    <w:rsid w:val="009E7522"/>
    <w:rsid w:val="009F0430"/>
    <w:rsid w:val="009F078D"/>
    <w:rsid w:val="009F0DA3"/>
    <w:rsid w:val="009F2702"/>
    <w:rsid w:val="009F2953"/>
    <w:rsid w:val="009F29EF"/>
    <w:rsid w:val="009F35AE"/>
    <w:rsid w:val="009F3F03"/>
    <w:rsid w:val="009F42FC"/>
    <w:rsid w:val="009F4DC2"/>
    <w:rsid w:val="009F693B"/>
    <w:rsid w:val="009F73A4"/>
    <w:rsid w:val="009F7B89"/>
    <w:rsid w:val="00A00A02"/>
    <w:rsid w:val="00A018B6"/>
    <w:rsid w:val="00A01ECE"/>
    <w:rsid w:val="00A038FF"/>
    <w:rsid w:val="00A03DA7"/>
    <w:rsid w:val="00A045A2"/>
    <w:rsid w:val="00A048A4"/>
    <w:rsid w:val="00A052CF"/>
    <w:rsid w:val="00A07932"/>
    <w:rsid w:val="00A07B74"/>
    <w:rsid w:val="00A10033"/>
    <w:rsid w:val="00A1003A"/>
    <w:rsid w:val="00A1053F"/>
    <w:rsid w:val="00A11793"/>
    <w:rsid w:val="00A119DB"/>
    <w:rsid w:val="00A12561"/>
    <w:rsid w:val="00A13062"/>
    <w:rsid w:val="00A142A8"/>
    <w:rsid w:val="00A14390"/>
    <w:rsid w:val="00A14402"/>
    <w:rsid w:val="00A150E8"/>
    <w:rsid w:val="00A16338"/>
    <w:rsid w:val="00A168BC"/>
    <w:rsid w:val="00A16F94"/>
    <w:rsid w:val="00A17483"/>
    <w:rsid w:val="00A17D6C"/>
    <w:rsid w:val="00A20A35"/>
    <w:rsid w:val="00A214D7"/>
    <w:rsid w:val="00A2255A"/>
    <w:rsid w:val="00A22961"/>
    <w:rsid w:val="00A23104"/>
    <w:rsid w:val="00A234E7"/>
    <w:rsid w:val="00A248F5"/>
    <w:rsid w:val="00A24E82"/>
    <w:rsid w:val="00A2577F"/>
    <w:rsid w:val="00A25C32"/>
    <w:rsid w:val="00A26267"/>
    <w:rsid w:val="00A26477"/>
    <w:rsid w:val="00A27540"/>
    <w:rsid w:val="00A2779E"/>
    <w:rsid w:val="00A30AEB"/>
    <w:rsid w:val="00A31CB9"/>
    <w:rsid w:val="00A31F9E"/>
    <w:rsid w:val="00A32691"/>
    <w:rsid w:val="00A366C9"/>
    <w:rsid w:val="00A371B4"/>
    <w:rsid w:val="00A37AC2"/>
    <w:rsid w:val="00A400B4"/>
    <w:rsid w:val="00A424EF"/>
    <w:rsid w:val="00A42946"/>
    <w:rsid w:val="00A42AA9"/>
    <w:rsid w:val="00A44440"/>
    <w:rsid w:val="00A446D4"/>
    <w:rsid w:val="00A44F74"/>
    <w:rsid w:val="00A4517C"/>
    <w:rsid w:val="00A45C76"/>
    <w:rsid w:val="00A460CF"/>
    <w:rsid w:val="00A46F4A"/>
    <w:rsid w:val="00A504ED"/>
    <w:rsid w:val="00A5095E"/>
    <w:rsid w:val="00A50B65"/>
    <w:rsid w:val="00A510A0"/>
    <w:rsid w:val="00A5122E"/>
    <w:rsid w:val="00A515EC"/>
    <w:rsid w:val="00A52EBD"/>
    <w:rsid w:val="00A55035"/>
    <w:rsid w:val="00A556FF"/>
    <w:rsid w:val="00A55ADA"/>
    <w:rsid w:val="00A569D0"/>
    <w:rsid w:val="00A56A35"/>
    <w:rsid w:val="00A57252"/>
    <w:rsid w:val="00A57B84"/>
    <w:rsid w:val="00A57DCF"/>
    <w:rsid w:val="00A60D3A"/>
    <w:rsid w:val="00A60E9C"/>
    <w:rsid w:val="00A61B40"/>
    <w:rsid w:val="00A63CAF"/>
    <w:rsid w:val="00A63DE7"/>
    <w:rsid w:val="00A640D4"/>
    <w:rsid w:val="00A64998"/>
    <w:rsid w:val="00A65A33"/>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68A6"/>
    <w:rsid w:val="00A768E0"/>
    <w:rsid w:val="00A77852"/>
    <w:rsid w:val="00A778E5"/>
    <w:rsid w:val="00A812B4"/>
    <w:rsid w:val="00A821A9"/>
    <w:rsid w:val="00A849A5"/>
    <w:rsid w:val="00A84DC1"/>
    <w:rsid w:val="00A859BF"/>
    <w:rsid w:val="00A86855"/>
    <w:rsid w:val="00A87334"/>
    <w:rsid w:val="00A9127F"/>
    <w:rsid w:val="00A914EF"/>
    <w:rsid w:val="00A925CF"/>
    <w:rsid w:val="00A92732"/>
    <w:rsid w:val="00A9350A"/>
    <w:rsid w:val="00A953C9"/>
    <w:rsid w:val="00A95890"/>
    <w:rsid w:val="00A971A9"/>
    <w:rsid w:val="00A9723D"/>
    <w:rsid w:val="00AA1498"/>
    <w:rsid w:val="00AA1632"/>
    <w:rsid w:val="00AA20A1"/>
    <w:rsid w:val="00AA3B20"/>
    <w:rsid w:val="00AA3CFC"/>
    <w:rsid w:val="00AA474D"/>
    <w:rsid w:val="00AA47A2"/>
    <w:rsid w:val="00AA50D0"/>
    <w:rsid w:val="00AA546B"/>
    <w:rsid w:val="00AA58CF"/>
    <w:rsid w:val="00AA5E49"/>
    <w:rsid w:val="00AA62CC"/>
    <w:rsid w:val="00AA6AC7"/>
    <w:rsid w:val="00AA7451"/>
    <w:rsid w:val="00AA768C"/>
    <w:rsid w:val="00AB0947"/>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D1469"/>
    <w:rsid w:val="00AD1571"/>
    <w:rsid w:val="00AD16A0"/>
    <w:rsid w:val="00AD1898"/>
    <w:rsid w:val="00AD2FFC"/>
    <w:rsid w:val="00AD301E"/>
    <w:rsid w:val="00AD39E9"/>
    <w:rsid w:val="00AD3E25"/>
    <w:rsid w:val="00AD5294"/>
    <w:rsid w:val="00AE0323"/>
    <w:rsid w:val="00AE1E34"/>
    <w:rsid w:val="00AE1FD7"/>
    <w:rsid w:val="00AE2951"/>
    <w:rsid w:val="00AE42E6"/>
    <w:rsid w:val="00AE48E6"/>
    <w:rsid w:val="00AE4984"/>
    <w:rsid w:val="00AE5593"/>
    <w:rsid w:val="00AE55A2"/>
    <w:rsid w:val="00AE63B2"/>
    <w:rsid w:val="00AE66FF"/>
    <w:rsid w:val="00AE6C2A"/>
    <w:rsid w:val="00AF109D"/>
    <w:rsid w:val="00AF287F"/>
    <w:rsid w:val="00AF35D1"/>
    <w:rsid w:val="00AF4F29"/>
    <w:rsid w:val="00AF5D26"/>
    <w:rsid w:val="00AF5F08"/>
    <w:rsid w:val="00AF655D"/>
    <w:rsid w:val="00AF6B94"/>
    <w:rsid w:val="00AF6EAD"/>
    <w:rsid w:val="00AF73D4"/>
    <w:rsid w:val="00B00411"/>
    <w:rsid w:val="00B0053E"/>
    <w:rsid w:val="00B00B30"/>
    <w:rsid w:val="00B01FE5"/>
    <w:rsid w:val="00B04FE6"/>
    <w:rsid w:val="00B05A16"/>
    <w:rsid w:val="00B05EC4"/>
    <w:rsid w:val="00B07B34"/>
    <w:rsid w:val="00B1082C"/>
    <w:rsid w:val="00B10945"/>
    <w:rsid w:val="00B10A91"/>
    <w:rsid w:val="00B10ACE"/>
    <w:rsid w:val="00B10F23"/>
    <w:rsid w:val="00B118C2"/>
    <w:rsid w:val="00B118F0"/>
    <w:rsid w:val="00B12399"/>
    <w:rsid w:val="00B12FC5"/>
    <w:rsid w:val="00B14DCC"/>
    <w:rsid w:val="00B152C2"/>
    <w:rsid w:val="00B15766"/>
    <w:rsid w:val="00B1610B"/>
    <w:rsid w:val="00B162E7"/>
    <w:rsid w:val="00B164A1"/>
    <w:rsid w:val="00B167F5"/>
    <w:rsid w:val="00B175FB"/>
    <w:rsid w:val="00B2030F"/>
    <w:rsid w:val="00B20B8A"/>
    <w:rsid w:val="00B21726"/>
    <w:rsid w:val="00B21C68"/>
    <w:rsid w:val="00B22DEC"/>
    <w:rsid w:val="00B23173"/>
    <w:rsid w:val="00B2600B"/>
    <w:rsid w:val="00B260FD"/>
    <w:rsid w:val="00B2639C"/>
    <w:rsid w:val="00B2758B"/>
    <w:rsid w:val="00B31E47"/>
    <w:rsid w:val="00B31FC7"/>
    <w:rsid w:val="00B34BFC"/>
    <w:rsid w:val="00B35DAA"/>
    <w:rsid w:val="00B35E30"/>
    <w:rsid w:val="00B35F9E"/>
    <w:rsid w:val="00B3701B"/>
    <w:rsid w:val="00B40FD2"/>
    <w:rsid w:val="00B41503"/>
    <w:rsid w:val="00B415B2"/>
    <w:rsid w:val="00B41EB3"/>
    <w:rsid w:val="00B4280F"/>
    <w:rsid w:val="00B44937"/>
    <w:rsid w:val="00B45163"/>
    <w:rsid w:val="00B45C79"/>
    <w:rsid w:val="00B4735F"/>
    <w:rsid w:val="00B50620"/>
    <w:rsid w:val="00B52DDD"/>
    <w:rsid w:val="00B547F8"/>
    <w:rsid w:val="00B54D11"/>
    <w:rsid w:val="00B54ED2"/>
    <w:rsid w:val="00B568BF"/>
    <w:rsid w:val="00B56D23"/>
    <w:rsid w:val="00B56D96"/>
    <w:rsid w:val="00B570BA"/>
    <w:rsid w:val="00B57985"/>
    <w:rsid w:val="00B602F8"/>
    <w:rsid w:val="00B61D15"/>
    <w:rsid w:val="00B61DA8"/>
    <w:rsid w:val="00B61F9B"/>
    <w:rsid w:val="00B64261"/>
    <w:rsid w:val="00B647DC"/>
    <w:rsid w:val="00B65090"/>
    <w:rsid w:val="00B65746"/>
    <w:rsid w:val="00B65DDC"/>
    <w:rsid w:val="00B65DDE"/>
    <w:rsid w:val="00B67576"/>
    <w:rsid w:val="00B704FC"/>
    <w:rsid w:val="00B70BA8"/>
    <w:rsid w:val="00B712D6"/>
    <w:rsid w:val="00B71436"/>
    <w:rsid w:val="00B72045"/>
    <w:rsid w:val="00B721C3"/>
    <w:rsid w:val="00B739C3"/>
    <w:rsid w:val="00B73C02"/>
    <w:rsid w:val="00B7473B"/>
    <w:rsid w:val="00B754B5"/>
    <w:rsid w:val="00B75F6F"/>
    <w:rsid w:val="00B765FA"/>
    <w:rsid w:val="00B76885"/>
    <w:rsid w:val="00B7761B"/>
    <w:rsid w:val="00B77C11"/>
    <w:rsid w:val="00B821DA"/>
    <w:rsid w:val="00B8373E"/>
    <w:rsid w:val="00B8452F"/>
    <w:rsid w:val="00B84F09"/>
    <w:rsid w:val="00B853DF"/>
    <w:rsid w:val="00B858BC"/>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5BC9"/>
    <w:rsid w:val="00B968DC"/>
    <w:rsid w:val="00B96D01"/>
    <w:rsid w:val="00B972DE"/>
    <w:rsid w:val="00BA0F75"/>
    <w:rsid w:val="00BA1463"/>
    <w:rsid w:val="00BA17CD"/>
    <w:rsid w:val="00BA1FFC"/>
    <w:rsid w:val="00BA27A1"/>
    <w:rsid w:val="00BA2AE5"/>
    <w:rsid w:val="00BA33FC"/>
    <w:rsid w:val="00BA3C71"/>
    <w:rsid w:val="00BA4789"/>
    <w:rsid w:val="00BA5C3E"/>
    <w:rsid w:val="00BA7AC5"/>
    <w:rsid w:val="00BB0020"/>
    <w:rsid w:val="00BB066D"/>
    <w:rsid w:val="00BB0941"/>
    <w:rsid w:val="00BB0A75"/>
    <w:rsid w:val="00BB16AE"/>
    <w:rsid w:val="00BB1B67"/>
    <w:rsid w:val="00BB1BDA"/>
    <w:rsid w:val="00BB1C83"/>
    <w:rsid w:val="00BB25DF"/>
    <w:rsid w:val="00BB3222"/>
    <w:rsid w:val="00BB34FE"/>
    <w:rsid w:val="00BB3898"/>
    <w:rsid w:val="00BB3E3E"/>
    <w:rsid w:val="00BB5419"/>
    <w:rsid w:val="00BB5DD2"/>
    <w:rsid w:val="00BB6268"/>
    <w:rsid w:val="00BB666A"/>
    <w:rsid w:val="00BC0427"/>
    <w:rsid w:val="00BC0F42"/>
    <w:rsid w:val="00BC1534"/>
    <w:rsid w:val="00BC2E58"/>
    <w:rsid w:val="00BC4163"/>
    <w:rsid w:val="00BC5E7A"/>
    <w:rsid w:val="00BC7A78"/>
    <w:rsid w:val="00BD0196"/>
    <w:rsid w:val="00BD036C"/>
    <w:rsid w:val="00BD250A"/>
    <w:rsid w:val="00BD2D12"/>
    <w:rsid w:val="00BD3061"/>
    <w:rsid w:val="00BD3940"/>
    <w:rsid w:val="00BD4013"/>
    <w:rsid w:val="00BD52A1"/>
    <w:rsid w:val="00BD54E9"/>
    <w:rsid w:val="00BD5B07"/>
    <w:rsid w:val="00BD5F26"/>
    <w:rsid w:val="00BD6949"/>
    <w:rsid w:val="00BE2032"/>
    <w:rsid w:val="00BE28B7"/>
    <w:rsid w:val="00BE331C"/>
    <w:rsid w:val="00BE33E9"/>
    <w:rsid w:val="00BE487B"/>
    <w:rsid w:val="00BE4BB7"/>
    <w:rsid w:val="00BE5122"/>
    <w:rsid w:val="00BE5B65"/>
    <w:rsid w:val="00BE6524"/>
    <w:rsid w:val="00BE77D2"/>
    <w:rsid w:val="00BE7AE5"/>
    <w:rsid w:val="00BF0956"/>
    <w:rsid w:val="00BF0A47"/>
    <w:rsid w:val="00BF2A67"/>
    <w:rsid w:val="00BF3C52"/>
    <w:rsid w:val="00BF48A6"/>
    <w:rsid w:val="00BF4E1D"/>
    <w:rsid w:val="00BF4E93"/>
    <w:rsid w:val="00BF7C81"/>
    <w:rsid w:val="00C00399"/>
    <w:rsid w:val="00C0184A"/>
    <w:rsid w:val="00C0251A"/>
    <w:rsid w:val="00C026B7"/>
    <w:rsid w:val="00C03BE5"/>
    <w:rsid w:val="00C04BA7"/>
    <w:rsid w:val="00C05D12"/>
    <w:rsid w:val="00C06197"/>
    <w:rsid w:val="00C0641C"/>
    <w:rsid w:val="00C06EDA"/>
    <w:rsid w:val="00C07A46"/>
    <w:rsid w:val="00C10FAA"/>
    <w:rsid w:val="00C111CF"/>
    <w:rsid w:val="00C11A90"/>
    <w:rsid w:val="00C1261B"/>
    <w:rsid w:val="00C12775"/>
    <w:rsid w:val="00C139C2"/>
    <w:rsid w:val="00C14910"/>
    <w:rsid w:val="00C14976"/>
    <w:rsid w:val="00C15A6D"/>
    <w:rsid w:val="00C160A3"/>
    <w:rsid w:val="00C1648A"/>
    <w:rsid w:val="00C16981"/>
    <w:rsid w:val="00C16EC7"/>
    <w:rsid w:val="00C20B50"/>
    <w:rsid w:val="00C217FF"/>
    <w:rsid w:val="00C21807"/>
    <w:rsid w:val="00C22A40"/>
    <w:rsid w:val="00C22E2B"/>
    <w:rsid w:val="00C23831"/>
    <w:rsid w:val="00C23B6F"/>
    <w:rsid w:val="00C23BC0"/>
    <w:rsid w:val="00C23D94"/>
    <w:rsid w:val="00C253A3"/>
    <w:rsid w:val="00C2545F"/>
    <w:rsid w:val="00C256A7"/>
    <w:rsid w:val="00C26426"/>
    <w:rsid w:val="00C26E7C"/>
    <w:rsid w:val="00C30612"/>
    <w:rsid w:val="00C3077C"/>
    <w:rsid w:val="00C310D8"/>
    <w:rsid w:val="00C31F41"/>
    <w:rsid w:val="00C32336"/>
    <w:rsid w:val="00C32FB1"/>
    <w:rsid w:val="00C34520"/>
    <w:rsid w:val="00C40CBA"/>
    <w:rsid w:val="00C411A6"/>
    <w:rsid w:val="00C422FB"/>
    <w:rsid w:val="00C42F62"/>
    <w:rsid w:val="00C42F8A"/>
    <w:rsid w:val="00C44380"/>
    <w:rsid w:val="00C4477D"/>
    <w:rsid w:val="00C449F3"/>
    <w:rsid w:val="00C4727A"/>
    <w:rsid w:val="00C478A7"/>
    <w:rsid w:val="00C5007F"/>
    <w:rsid w:val="00C50180"/>
    <w:rsid w:val="00C504A0"/>
    <w:rsid w:val="00C51C0E"/>
    <w:rsid w:val="00C523D2"/>
    <w:rsid w:val="00C527FC"/>
    <w:rsid w:val="00C529D3"/>
    <w:rsid w:val="00C5309B"/>
    <w:rsid w:val="00C53834"/>
    <w:rsid w:val="00C54F60"/>
    <w:rsid w:val="00C5566E"/>
    <w:rsid w:val="00C55B7E"/>
    <w:rsid w:val="00C55DC6"/>
    <w:rsid w:val="00C56FAB"/>
    <w:rsid w:val="00C56FE4"/>
    <w:rsid w:val="00C57758"/>
    <w:rsid w:val="00C57E78"/>
    <w:rsid w:val="00C57F57"/>
    <w:rsid w:val="00C606E0"/>
    <w:rsid w:val="00C6238B"/>
    <w:rsid w:val="00C6286D"/>
    <w:rsid w:val="00C62DB9"/>
    <w:rsid w:val="00C63569"/>
    <w:rsid w:val="00C63B31"/>
    <w:rsid w:val="00C6475B"/>
    <w:rsid w:val="00C650BD"/>
    <w:rsid w:val="00C6515F"/>
    <w:rsid w:val="00C6716E"/>
    <w:rsid w:val="00C673A1"/>
    <w:rsid w:val="00C71D0D"/>
    <w:rsid w:val="00C72622"/>
    <w:rsid w:val="00C7311C"/>
    <w:rsid w:val="00C74822"/>
    <w:rsid w:val="00C75185"/>
    <w:rsid w:val="00C759B3"/>
    <w:rsid w:val="00C761FC"/>
    <w:rsid w:val="00C7734A"/>
    <w:rsid w:val="00C8015E"/>
    <w:rsid w:val="00C80317"/>
    <w:rsid w:val="00C8043A"/>
    <w:rsid w:val="00C8057D"/>
    <w:rsid w:val="00C80A91"/>
    <w:rsid w:val="00C818AB"/>
    <w:rsid w:val="00C81989"/>
    <w:rsid w:val="00C81DBF"/>
    <w:rsid w:val="00C82CC8"/>
    <w:rsid w:val="00C84EE5"/>
    <w:rsid w:val="00C85526"/>
    <w:rsid w:val="00C8632E"/>
    <w:rsid w:val="00C86E4E"/>
    <w:rsid w:val="00C87572"/>
    <w:rsid w:val="00C8759E"/>
    <w:rsid w:val="00C90378"/>
    <w:rsid w:val="00C90D31"/>
    <w:rsid w:val="00C91B0D"/>
    <w:rsid w:val="00C93E17"/>
    <w:rsid w:val="00C95329"/>
    <w:rsid w:val="00C956C1"/>
    <w:rsid w:val="00C95851"/>
    <w:rsid w:val="00C95A07"/>
    <w:rsid w:val="00C95EBA"/>
    <w:rsid w:val="00CA0DE7"/>
    <w:rsid w:val="00CA1252"/>
    <w:rsid w:val="00CA1F3D"/>
    <w:rsid w:val="00CA2AB7"/>
    <w:rsid w:val="00CA2F5C"/>
    <w:rsid w:val="00CA4BF8"/>
    <w:rsid w:val="00CA58AB"/>
    <w:rsid w:val="00CA5FB5"/>
    <w:rsid w:val="00CA6A9A"/>
    <w:rsid w:val="00CB13B0"/>
    <w:rsid w:val="00CB15BA"/>
    <w:rsid w:val="00CB2025"/>
    <w:rsid w:val="00CB34F4"/>
    <w:rsid w:val="00CB4226"/>
    <w:rsid w:val="00CB524C"/>
    <w:rsid w:val="00CB5846"/>
    <w:rsid w:val="00CB73E6"/>
    <w:rsid w:val="00CB7F53"/>
    <w:rsid w:val="00CC0A74"/>
    <w:rsid w:val="00CC0DF6"/>
    <w:rsid w:val="00CC175B"/>
    <w:rsid w:val="00CC1BA5"/>
    <w:rsid w:val="00CC2249"/>
    <w:rsid w:val="00CC2708"/>
    <w:rsid w:val="00CC5CC9"/>
    <w:rsid w:val="00CD047D"/>
    <w:rsid w:val="00CD0D5F"/>
    <w:rsid w:val="00CD0F24"/>
    <w:rsid w:val="00CD3E6A"/>
    <w:rsid w:val="00CD4188"/>
    <w:rsid w:val="00CD46EA"/>
    <w:rsid w:val="00CD48D3"/>
    <w:rsid w:val="00CD4AB0"/>
    <w:rsid w:val="00CD4CAD"/>
    <w:rsid w:val="00CD4FCC"/>
    <w:rsid w:val="00CD5153"/>
    <w:rsid w:val="00CD5B5D"/>
    <w:rsid w:val="00CD5C78"/>
    <w:rsid w:val="00CD5F1F"/>
    <w:rsid w:val="00CE0032"/>
    <w:rsid w:val="00CE021D"/>
    <w:rsid w:val="00CE0C08"/>
    <w:rsid w:val="00CE1927"/>
    <w:rsid w:val="00CE275D"/>
    <w:rsid w:val="00CE39B9"/>
    <w:rsid w:val="00CE4057"/>
    <w:rsid w:val="00CE411B"/>
    <w:rsid w:val="00CE4985"/>
    <w:rsid w:val="00CE4B0B"/>
    <w:rsid w:val="00CE4CC6"/>
    <w:rsid w:val="00CE6897"/>
    <w:rsid w:val="00CE68C8"/>
    <w:rsid w:val="00CE6D65"/>
    <w:rsid w:val="00CE761E"/>
    <w:rsid w:val="00CF0000"/>
    <w:rsid w:val="00CF08DF"/>
    <w:rsid w:val="00CF0D8C"/>
    <w:rsid w:val="00CF120B"/>
    <w:rsid w:val="00CF1E6E"/>
    <w:rsid w:val="00CF2D9C"/>
    <w:rsid w:val="00CF2EAB"/>
    <w:rsid w:val="00CF3838"/>
    <w:rsid w:val="00CF3CF4"/>
    <w:rsid w:val="00CF45F9"/>
    <w:rsid w:val="00CF49C3"/>
    <w:rsid w:val="00CF4A5B"/>
    <w:rsid w:val="00CF5053"/>
    <w:rsid w:val="00CF6311"/>
    <w:rsid w:val="00CF6ADF"/>
    <w:rsid w:val="00CF7719"/>
    <w:rsid w:val="00CF7AD1"/>
    <w:rsid w:val="00D00107"/>
    <w:rsid w:val="00D00469"/>
    <w:rsid w:val="00D00963"/>
    <w:rsid w:val="00D01288"/>
    <w:rsid w:val="00D0160B"/>
    <w:rsid w:val="00D024D9"/>
    <w:rsid w:val="00D03110"/>
    <w:rsid w:val="00D03320"/>
    <w:rsid w:val="00D03F2B"/>
    <w:rsid w:val="00D04C89"/>
    <w:rsid w:val="00D056E0"/>
    <w:rsid w:val="00D059DA"/>
    <w:rsid w:val="00D05BEF"/>
    <w:rsid w:val="00D05E51"/>
    <w:rsid w:val="00D0661D"/>
    <w:rsid w:val="00D067F1"/>
    <w:rsid w:val="00D07902"/>
    <w:rsid w:val="00D07E32"/>
    <w:rsid w:val="00D103B2"/>
    <w:rsid w:val="00D10714"/>
    <w:rsid w:val="00D13789"/>
    <w:rsid w:val="00D13F08"/>
    <w:rsid w:val="00D152CF"/>
    <w:rsid w:val="00D15DC1"/>
    <w:rsid w:val="00D1601D"/>
    <w:rsid w:val="00D17874"/>
    <w:rsid w:val="00D179A8"/>
    <w:rsid w:val="00D202DA"/>
    <w:rsid w:val="00D20C01"/>
    <w:rsid w:val="00D2154F"/>
    <w:rsid w:val="00D249A3"/>
    <w:rsid w:val="00D274C1"/>
    <w:rsid w:val="00D276B0"/>
    <w:rsid w:val="00D30C38"/>
    <w:rsid w:val="00D30F67"/>
    <w:rsid w:val="00D313C7"/>
    <w:rsid w:val="00D316DB"/>
    <w:rsid w:val="00D328F4"/>
    <w:rsid w:val="00D32C46"/>
    <w:rsid w:val="00D32D82"/>
    <w:rsid w:val="00D332B8"/>
    <w:rsid w:val="00D345C5"/>
    <w:rsid w:val="00D345DB"/>
    <w:rsid w:val="00D34CD3"/>
    <w:rsid w:val="00D34FB7"/>
    <w:rsid w:val="00D354CB"/>
    <w:rsid w:val="00D35928"/>
    <w:rsid w:val="00D36014"/>
    <w:rsid w:val="00D364A1"/>
    <w:rsid w:val="00D36A12"/>
    <w:rsid w:val="00D36ECE"/>
    <w:rsid w:val="00D3771B"/>
    <w:rsid w:val="00D41402"/>
    <w:rsid w:val="00D41C1E"/>
    <w:rsid w:val="00D428F3"/>
    <w:rsid w:val="00D42A07"/>
    <w:rsid w:val="00D43995"/>
    <w:rsid w:val="00D44D6D"/>
    <w:rsid w:val="00D46213"/>
    <w:rsid w:val="00D4666D"/>
    <w:rsid w:val="00D4697C"/>
    <w:rsid w:val="00D47BDB"/>
    <w:rsid w:val="00D5294F"/>
    <w:rsid w:val="00D5459D"/>
    <w:rsid w:val="00D549F5"/>
    <w:rsid w:val="00D564F6"/>
    <w:rsid w:val="00D57032"/>
    <w:rsid w:val="00D57095"/>
    <w:rsid w:val="00D577A1"/>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4D9"/>
    <w:rsid w:val="00D728C7"/>
    <w:rsid w:val="00D736C5"/>
    <w:rsid w:val="00D73A35"/>
    <w:rsid w:val="00D73D02"/>
    <w:rsid w:val="00D7414F"/>
    <w:rsid w:val="00D745A3"/>
    <w:rsid w:val="00D754A4"/>
    <w:rsid w:val="00D7593F"/>
    <w:rsid w:val="00D76530"/>
    <w:rsid w:val="00D77383"/>
    <w:rsid w:val="00D7774F"/>
    <w:rsid w:val="00D80456"/>
    <w:rsid w:val="00D80D20"/>
    <w:rsid w:val="00D816E7"/>
    <w:rsid w:val="00D81937"/>
    <w:rsid w:val="00D81BA8"/>
    <w:rsid w:val="00D82F3C"/>
    <w:rsid w:val="00D83290"/>
    <w:rsid w:val="00D8646C"/>
    <w:rsid w:val="00D90675"/>
    <w:rsid w:val="00D917A8"/>
    <w:rsid w:val="00D91C7D"/>
    <w:rsid w:val="00D91E1E"/>
    <w:rsid w:val="00D91EEE"/>
    <w:rsid w:val="00D91FFE"/>
    <w:rsid w:val="00D92D7F"/>
    <w:rsid w:val="00D92E96"/>
    <w:rsid w:val="00D9307A"/>
    <w:rsid w:val="00D93444"/>
    <w:rsid w:val="00D938DF"/>
    <w:rsid w:val="00D93AEB"/>
    <w:rsid w:val="00D9431F"/>
    <w:rsid w:val="00D95387"/>
    <w:rsid w:val="00D95A86"/>
    <w:rsid w:val="00D95BA7"/>
    <w:rsid w:val="00D97B39"/>
    <w:rsid w:val="00DA0E8C"/>
    <w:rsid w:val="00DA11E0"/>
    <w:rsid w:val="00DA126F"/>
    <w:rsid w:val="00DA18A9"/>
    <w:rsid w:val="00DA3A9C"/>
    <w:rsid w:val="00DA4B13"/>
    <w:rsid w:val="00DA5B64"/>
    <w:rsid w:val="00DA5FEC"/>
    <w:rsid w:val="00DA7F90"/>
    <w:rsid w:val="00DB0033"/>
    <w:rsid w:val="00DB01CB"/>
    <w:rsid w:val="00DB04D6"/>
    <w:rsid w:val="00DB0B63"/>
    <w:rsid w:val="00DB2BFD"/>
    <w:rsid w:val="00DB2FA2"/>
    <w:rsid w:val="00DB3A27"/>
    <w:rsid w:val="00DB5AC2"/>
    <w:rsid w:val="00DB67F9"/>
    <w:rsid w:val="00DC0F83"/>
    <w:rsid w:val="00DC1521"/>
    <w:rsid w:val="00DC1C6A"/>
    <w:rsid w:val="00DC222C"/>
    <w:rsid w:val="00DC2782"/>
    <w:rsid w:val="00DC29A8"/>
    <w:rsid w:val="00DC3F81"/>
    <w:rsid w:val="00DC5669"/>
    <w:rsid w:val="00DC6737"/>
    <w:rsid w:val="00DD03B1"/>
    <w:rsid w:val="00DD09A9"/>
    <w:rsid w:val="00DD0D8C"/>
    <w:rsid w:val="00DD0FEB"/>
    <w:rsid w:val="00DD171E"/>
    <w:rsid w:val="00DD1A2E"/>
    <w:rsid w:val="00DD277E"/>
    <w:rsid w:val="00DD47EE"/>
    <w:rsid w:val="00DD491A"/>
    <w:rsid w:val="00DD49C0"/>
    <w:rsid w:val="00DD49D4"/>
    <w:rsid w:val="00DD50C7"/>
    <w:rsid w:val="00DD5C59"/>
    <w:rsid w:val="00DD6116"/>
    <w:rsid w:val="00DE0922"/>
    <w:rsid w:val="00DE2740"/>
    <w:rsid w:val="00DE2D9F"/>
    <w:rsid w:val="00DE3C6F"/>
    <w:rsid w:val="00DE3FBD"/>
    <w:rsid w:val="00DE46BE"/>
    <w:rsid w:val="00DE4930"/>
    <w:rsid w:val="00DE5E5A"/>
    <w:rsid w:val="00DE64E7"/>
    <w:rsid w:val="00DF04C0"/>
    <w:rsid w:val="00DF080D"/>
    <w:rsid w:val="00DF15C0"/>
    <w:rsid w:val="00DF23FA"/>
    <w:rsid w:val="00DF27D3"/>
    <w:rsid w:val="00DF2FEA"/>
    <w:rsid w:val="00DF35BB"/>
    <w:rsid w:val="00DF3C13"/>
    <w:rsid w:val="00DF4797"/>
    <w:rsid w:val="00DF4F40"/>
    <w:rsid w:val="00DF5136"/>
    <w:rsid w:val="00DF5F21"/>
    <w:rsid w:val="00DF62CD"/>
    <w:rsid w:val="00DF62F5"/>
    <w:rsid w:val="00DF665A"/>
    <w:rsid w:val="00DF68FB"/>
    <w:rsid w:val="00DF6AC5"/>
    <w:rsid w:val="00DF74C6"/>
    <w:rsid w:val="00E0010A"/>
    <w:rsid w:val="00E00186"/>
    <w:rsid w:val="00E0020A"/>
    <w:rsid w:val="00E0032C"/>
    <w:rsid w:val="00E00631"/>
    <w:rsid w:val="00E007C6"/>
    <w:rsid w:val="00E00E18"/>
    <w:rsid w:val="00E00EC9"/>
    <w:rsid w:val="00E01953"/>
    <w:rsid w:val="00E022F3"/>
    <w:rsid w:val="00E04726"/>
    <w:rsid w:val="00E04998"/>
    <w:rsid w:val="00E058F6"/>
    <w:rsid w:val="00E0601B"/>
    <w:rsid w:val="00E0681A"/>
    <w:rsid w:val="00E07B10"/>
    <w:rsid w:val="00E1024C"/>
    <w:rsid w:val="00E10444"/>
    <w:rsid w:val="00E10A60"/>
    <w:rsid w:val="00E10BD9"/>
    <w:rsid w:val="00E10D21"/>
    <w:rsid w:val="00E131E9"/>
    <w:rsid w:val="00E138A0"/>
    <w:rsid w:val="00E148C2"/>
    <w:rsid w:val="00E1556A"/>
    <w:rsid w:val="00E16E5A"/>
    <w:rsid w:val="00E16FE3"/>
    <w:rsid w:val="00E17023"/>
    <w:rsid w:val="00E17708"/>
    <w:rsid w:val="00E20AC2"/>
    <w:rsid w:val="00E20C3D"/>
    <w:rsid w:val="00E2220B"/>
    <w:rsid w:val="00E2286E"/>
    <w:rsid w:val="00E23E3B"/>
    <w:rsid w:val="00E24A15"/>
    <w:rsid w:val="00E24DD2"/>
    <w:rsid w:val="00E24EC8"/>
    <w:rsid w:val="00E24EE6"/>
    <w:rsid w:val="00E25522"/>
    <w:rsid w:val="00E25569"/>
    <w:rsid w:val="00E26E43"/>
    <w:rsid w:val="00E27927"/>
    <w:rsid w:val="00E27B55"/>
    <w:rsid w:val="00E307E9"/>
    <w:rsid w:val="00E3113F"/>
    <w:rsid w:val="00E3243F"/>
    <w:rsid w:val="00E3365C"/>
    <w:rsid w:val="00E3449E"/>
    <w:rsid w:val="00E3467A"/>
    <w:rsid w:val="00E3499D"/>
    <w:rsid w:val="00E3534E"/>
    <w:rsid w:val="00E3562B"/>
    <w:rsid w:val="00E35670"/>
    <w:rsid w:val="00E3749B"/>
    <w:rsid w:val="00E37622"/>
    <w:rsid w:val="00E37C9F"/>
    <w:rsid w:val="00E37D7F"/>
    <w:rsid w:val="00E37D98"/>
    <w:rsid w:val="00E40506"/>
    <w:rsid w:val="00E40BE7"/>
    <w:rsid w:val="00E40FDD"/>
    <w:rsid w:val="00E41663"/>
    <w:rsid w:val="00E41A76"/>
    <w:rsid w:val="00E42A8C"/>
    <w:rsid w:val="00E43AE9"/>
    <w:rsid w:val="00E43BF4"/>
    <w:rsid w:val="00E4456A"/>
    <w:rsid w:val="00E454D0"/>
    <w:rsid w:val="00E45AD8"/>
    <w:rsid w:val="00E46D3C"/>
    <w:rsid w:val="00E47F33"/>
    <w:rsid w:val="00E51571"/>
    <w:rsid w:val="00E53E73"/>
    <w:rsid w:val="00E55BE4"/>
    <w:rsid w:val="00E56059"/>
    <w:rsid w:val="00E56494"/>
    <w:rsid w:val="00E565B9"/>
    <w:rsid w:val="00E57705"/>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63F2"/>
    <w:rsid w:val="00E670A0"/>
    <w:rsid w:val="00E70834"/>
    <w:rsid w:val="00E70AAA"/>
    <w:rsid w:val="00E7111F"/>
    <w:rsid w:val="00E74427"/>
    <w:rsid w:val="00E75386"/>
    <w:rsid w:val="00E76843"/>
    <w:rsid w:val="00E76A28"/>
    <w:rsid w:val="00E76F3A"/>
    <w:rsid w:val="00E774F1"/>
    <w:rsid w:val="00E77CFC"/>
    <w:rsid w:val="00E77E3A"/>
    <w:rsid w:val="00E80CC3"/>
    <w:rsid w:val="00E81736"/>
    <w:rsid w:val="00E8306C"/>
    <w:rsid w:val="00E8342A"/>
    <w:rsid w:val="00E83DCF"/>
    <w:rsid w:val="00E862CF"/>
    <w:rsid w:val="00E87B76"/>
    <w:rsid w:val="00E9051D"/>
    <w:rsid w:val="00E90C16"/>
    <w:rsid w:val="00E91B98"/>
    <w:rsid w:val="00E9210A"/>
    <w:rsid w:val="00E92206"/>
    <w:rsid w:val="00E928AE"/>
    <w:rsid w:val="00E92AF4"/>
    <w:rsid w:val="00E92BAA"/>
    <w:rsid w:val="00E92DA4"/>
    <w:rsid w:val="00E93A44"/>
    <w:rsid w:val="00E9565D"/>
    <w:rsid w:val="00E964F7"/>
    <w:rsid w:val="00E97B57"/>
    <w:rsid w:val="00E97C49"/>
    <w:rsid w:val="00EA0922"/>
    <w:rsid w:val="00EA0B89"/>
    <w:rsid w:val="00EA1CBB"/>
    <w:rsid w:val="00EA2333"/>
    <w:rsid w:val="00EA3305"/>
    <w:rsid w:val="00EA3757"/>
    <w:rsid w:val="00EA7392"/>
    <w:rsid w:val="00EA78B7"/>
    <w:rsid w:val="00EA7CB0"/>
    <w:rsid w:val="00EB00A7"/>
    <w:rsid w:val="00EB1B3A"/>
    <w:rsid w:val="00EB373B"/>
    <w:rsid w:val="00EB374D"/>
    <w:rsid w:val="00EB38DA"/>
    <w:rsid w:val="00EB5CE4"/>
    <w:rsid w:val="00EB6C6B"/>
    <w:rsid w:val="00EC16DC"/>
    <w:rsid w:val="00EC2158"/>
    <w:rsid w:val="00EC2AE6"/>
    <w:rsid w:val="00EC4281"/>
    <w:rsid w:val="00EC45EB"/>
    <w:rsid w:val="00EC469C"/>
    <w:rsid w:val="00EC48D8"/>
    <w:rsid w:val="00EC4992"/>
    <w:rsid w:val="00EC5E50"/>
    <w:rsid w:val="00EC72F8"/>
    <w:rsid w:val="00EC7355"/>
    <w:rsid w:val="00EC7781"/>
    <w:rsid w:val="00EC78AC"/>
    <w:rsid w:val="00ED09E9"/>
    <w:rsid w:val="00ED1495"/>
    <w:rsid w:val="00ED2806"/>
    <w:rsid w:val="00ED3214"/>
    <w:rsid w:val="00ED334A"/>
    <w:rsid w:val="00ED44A8"/>
    <w:rsid w:val="00ED515E"/>
    <w:rsid w:val="00ED5429"/>
    <w:rsid w:val="00ED5A35"/>
    <w:rsid w:val="00ED7135"/>
    <w:rsid w:val="00ED7B26"/>
    <w:rsid w:val="00EE020E"/>
    <w:rsid w:val="00EE12FE"/>
    <w:rsid w:val="00EE2267"/>
    <w:rsid w:val="00EE38CB"/>
    <w:rsid w:val="00EE394B"/>
    <w:rsid w:val="00EE43B6"/>
    <w:rsid w:val="00EE5C02"/>
    <w:rsid w:val="00EE5D6B"/>
    <w:rsid w:val="00EE6451"/>
    <w:rsid w:val="00EE6A55"/>
    <w:rsid w:val="00EF0AA3"/>
    <w:rsid w:val="00EF0E07"/>
    <w:rsid w:val="00EF1E37"/>
    <w:rsid w:val="00EF1EEE"/>
    <w:rsid w:val="00EF2F59"/>
    <w:rsid w:val="00EF384C"/>
    <w:rsid w:val="00EF3B40"/>
    <w:rsid w:val="00EF3FCE"/>
    <w:rsid w:val="00EF4D0C"/>
    <w:rsid w:val="00EF55A3"/>
    <w:rsid w:val="00EF5E8A"/>
    <w:rsid w:val="00F002D0"/>
    <w:rsid w:val="00F00D9A"/>
    <w:rsid w:val="00F0287F"/>
    <w:rsid w:val="00F02E96"/>
    <w:rsid w:val="00F03084"/>
    <w:rsid w:val="00F04850"/>
    <w:rsid w:val="00F05EAE"/>
    <w:rsid w:val="00F0682B"/>
    <w:rsid w:val="00F07014"/>
    <w:rsid w:val="00F0766B"/>
    <w:rsid w:val="00F07A00"/>
    <w:rsid w:val="00F07A7D"/>
    <w:rsid w:val="00F10160"/>
    <w:rsid w:val="00F10520"/>
    <w:rsid w:val="00F10C97"/>
    <w:rsid w:val="00F1179E"/>
    <w:rsid w:val="00F122A3"/>
    <w:rsid w:val="00F127CE"/>
    <w:rsid w:val="00F12CE6"/>
    <w:rsid w:val="00F12DE0"/>
    <w:rsid w:val="00F13A4E"/>
    <w:rsid w:val="00F14AFF"/>
    <w:rsid w:val="00F14B50"/>
    <w:rsid w:val="00F14D6E"/>
    <w:rsid w:val="00F201D2"/>
    <w:rsid w:val="00F23008"/>
    <w:rsid w:val="00F23451"/>
    <w:rsid w:val="00F23AE4"/>
    <w:rsid w:val="00F23EB0"/>
    <w:rsid w:val="00F242A7"/>
    <w:rsid w:val="00F249D0"/>
    <w:rsid w:val="00F24A58"/>
    <w:rsid w:val="00F2564A"/>
    <w:rsid w:val="00F25FBA"/>
    <w:rsid w:val="00F261E8"/>
    <w:rsid w:val="00F26682"/>
    <w:rsid w:val="00F27B91"/>
    <w:rsid w:val="00F31D7A"/>
    <w:rsid w:val="00F31F82"/>
    <w:rsid w:val="00F32EC7"/>
    <w:rsid w:val="00F34470"/>
    <w:rsid w:val="00F34C03"/>
    <w:rsid w:val="00F36ADC"/>
    <w:rsid w:val="00F374ED"/>
    <w:rsid w:val="00F400DE"/>
    <w:rsid w:val="00F40998"/>
    <w:rsid w:val="00F40E01"/>
    <w:rsid w:val="00F414CC"/>
    <w:rsid w:val="00F42392"/>
    <w:rsid w:val="00F4395F"/>
    <w:rsid w:val="00F43F9B"/>
    <w:rsid w:val="00F44806"/>
    <w:rsid w:val="00F4577D"/>
    <w:rsid w:val="00F45861"/>
    <w:rsid w:val="00F45FEF"/>
    <w:rsid w:val="00F464BE"/>
    <w:rsid w:val="00F504BD"/>
    <w:rsid w:val="00F504F9"/>
    <w:rsid w:val="00F50AE8"/>
    <w:rsid w:val="00F51BA4"/>
    <w:rsid w:val="00F52384"/>
    <w:rsid w:val="00F52404"/>
    <w:rsid w:val="00F524D8"/>
    <w:rsid w:val="00F526B2"/>
    <w:rsid w:val="00F52C5A"/>
    <w:rsid w:val="00F52DE1"/>
    <w:rsid w:val="00F53802"/>
    <w:rsid w:val="00F5495B"/>
    <w:rsid w:val="00F54998"/>
    <w:rsid w:val="00F55596"/>
    <w:rsid w:val="00F567B9"/>
    <w:rsid w:val="00F56F0D"/>
    <w:rsid w:val="00F56F0E"/>
    <w:rsid w:val="00F60792"/>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4496"/>
    <w:rsid w:val="00F746D6"/>
    <w:rsid w:val="00F74A4A"/>
    <w:rsid w:val="00F75B34"/>
    <w:rsid w:val="00F76D00"/>
    <w:rsid w:val="00F770E4"/>
    <w:rsid w:val="00F8112E"/>
    <w:rsid w:val="00F82D96"/>
    <w:rsid w:val="00F830EC"/>
    <w:rsid w:val="00F8322A"/>
    <w:rsid w:val="00F834ED"/>
    <w:rsid w:val="00F83AF8"/>
    <w:rsid w:val="00F840A9"/>
    <w:rsid w:val="00F84CDF"/>
    <w:rsid w:val="00F856A0"/>
    <w:rsid w:val="00F85977"/>
    <w:rsid w:val="00F861DB"/>
    <w:rsid w:val="00F901CB"/>
    <w:rsid w:val="00F916C3"/>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664"/>
    <w:rsid w:val="00FA4747"/>
    <w:rsid w:val="00FA4A38"/>
    <w:rsid w:val="00FA51FF"/>
    <w:rsid w:val="00FA6087"/>
    <w:rsid w:val="00FA7F8F"/>
    <w:rsid w:val="00FB249A"/>
    <w:rsid w:val="00FB28F8"/>
    <w:rsid w:val="00FB2E10"/>
    <w:rsid w:val="00FB2E68"/>
    <w:rsid w:val="00FB48BB"/>
    <w:rsid w:val="00FB4A5F"/>
    <w:rsid w:val="00FB4AB9"/>
    <w:rsid w:val="00FB4B07"/>
    <w:rsid w:val="00FB5C2A"/>
    <w:rsid w:val="00FB674F"/>
    <w:rsid w:val="00FB76F2"/>
    <w:rsid w:val="00FC17BD"/>
    <w:rsid w:val="00FC438B"/>
    <w:rsid w:val="00FC4626"/>
    <w:rsid w:val="00FC4C49"/>
    <w:rsid w:val="00FC5CD1"/>
    <w:rsid w:val="00FC650C"/>
    <w:rsid w:val="00FC67EA"/>
    <w:rsid w:val="00FC7AC8"/>
    <w:rsid w:val="00FC7ED1"/>
    <w:rsid w:val="00FC7FB0"/>
    <w:rsid w:val="00FD1A6E"/>
    <w:rsid w:val="00FD1C12"/>
    <w:rsid w:val="00FD2148"/>
    <w:rsid w:val="00FD3881"/>
    <w:rsid w:val="00FD46BA"/>
    <w:rsid w:val="00FD549C"/>
    <w:rsid w:val="00FD5DA6"/>
    <w:rsid w:val="00FD6AE0"/>
    <w:rsid w:val="00FD6AF5"/>
    <w:rsid w:val="00FD740D"/>
    <w:rsid w:val="00FD75B8"/>
    <w:rsid w:val="00FD7DD4"/>
    <w:rsid w:val="00FE10FF"/>
    <w:rsid w:val="00FE1A94"/>
    <w:rsid w:val="00FE1B36"/>
    <w:rsid w:val="00FE34BD"/>
    <w:rsid w:val="00FE34F4"/>
    <w:rsid w:val="00FE50C7"/>
    <w:rsid w:val="00FE541A"/>
    <w:rsid w:val="00FE5EF8"/>
    <w:rsid w:val="00FE61CF"/>
    <w:rsid w:val="00FE6984"/>
    <w:rsid w:val="00FE71FE"/>
    <w:rsid w:val="00FE78C5"/>
    <w:rsid w:val="00FE7CED"/>
    <w:rsid w:val="00FF0164"/>
    <w:rsid w:val="00FF017E"/>
    <w:rsid w:val="00FF0335"/>
    <w:rsid w:val="00FF04C8"/>
    <w:rsid w:val="00FF0684"/>
    <w:rsid w:val="00FF14FE"/>
    <w:rsid w:val="00FF27A3"/>
    <w:rsid w:val="00FF2D18"/>
    <w:rsid w:val="00FF3616"/>
    <w:rsid w:val="00FF3E87"/>
    <w:rsid w:val="00FF45D4"/>
    <w:rsid w:val="00FF4CE3"/>
    <w:rsid w:val="00FF5BE4"/>
    <w:rsid w:val="00FF701B"/>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226</TotalTime>
  <Pages>36</Pages>
  <Words>35705</Words>
  <Characters>203520</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509</cp:revision>
  <dcterms:created xsi:type="dcterms:W3CDTF">2024-01-04T13:43:00Z</dcterms:created>
  <dcterms:modified xsi:type="dcterms:W3CDTF">2024-01-2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jA1NzBln"/&gt;&lt;style id="http://www.zotero.org/styles/functional-ecology" hasBibliography="1" bibliographyStyleHasBeenSet="1"/&gt;&lt;prefs&gt;&lt;pref name="fieldType" value="Field"/&gt;&lt;/prefs&gt;&lt;/data&gt;</vt:lpwstr>
  </property>
</Properties>
</file>